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F4F64C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r w:rsidR="00567E29">
        <w:t xml:space="preserve">unique </w:t>
      </w:r>
      <w:r w:rsidRPr="002010DD">
        <w:t xml:space="preserve">long-term (2001–2018) nearshore </w:t>
      </w:r>
      <w:r w:rsidR="003255E2">
        <w:t xml:space="preserve">fish </w:t>
      </w:r>
      <w:r w:rsidRPr="002010DD">
        <w:t xml:space="preserve">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 xml:space="preserve">dimensional scaling (nMDS)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0A99A3B4" w:rsidR="001E497A" w:rsidRDefault="001E497A" w:rsidP="001E497A">
      <w:r w:rsidRPr="001E497A">
        <w:t>Keywords</w:t>
      </w:r>
      <w:r>
        <w:t xml:space="preserve">: </w:t>
      </w:r>
      <w:r w:rsidR="00CB7339">
        <w:t>Beaufort Sea</w:t>
      </w:r>
      <w:r w:rsidR="002546A8">
        <w:t xml:space="preserve">, Nearshore fishes, Community </w:t>
      </w:r>
      <w:r w:rsidR="0028603D">
        <w:t>a</w:t>
      </w:r>
      <w:r w:rsidR="002546A8">
        <w:t>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Raborn</w:t>
      </w:r>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6BA348B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00A15C9F">
        <w:rPr>
          <w:rFonts w:cs="Times New Roman"/>
        </w:rPr>
        <w:t xml:space="preserve">Arctic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7EDB8393"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r w:rsidR="00567E29">
        <w:rPr>
          <w:rFonts w:cs="Times New Roman"/>
        </w:rPr>
        <w:t xml:space="preserve"> </w:t>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dynamic parameters</w:t>
      </w:r>
      <w:r w:rsidR="00A15C9F">
        <w:rPr>
          <w:rFonts w:cs="Times New Roman"/>
        </w:rPr>
        <w:t xml:space="preserve"> (e.g., metabolic rate; </w:t>
      </w:r>
      <w:r>
        <w:rPr>
          <w:rFonts w:cs="Times New Roman"/>
        </w:rPr>
        <w:fldChar w:fldCharType="begin" w:fldLock="1"/>
      </w:r>
      <w:r w:rsidR="00A22C95">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manualFormatting":"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5D7E0BFF" w:rsidR="00756B1F" w:rsidRDefault="00A22C95" w:rsidP="00756B1F">
      <w:pPr>
        <w:spacing w:after="0"/>
        <w:ind w:firstLine="540"/>
        <w:rPr>
          <w:rFonts w:cs="Times New Roman"/>
        </w:rPr>
      </w:pPr>
      <w:r>
        <w:rPr>
          <w:rFonts w:cs="Times New Roman"/>
        </w:rPr>
        <w:t xml:space="preserve">Despite the variable polar environment, </w:t>
      </w:r>
      <w:r w:rsidR="00630636">
        <w:rPr>
          <w:rFonts w:cs="Times New Roman"/>
        </w:rPr>
        <w:t>nearshore Arctic waters are host to a variety of fishes. W</w:t>
      </w:r>
      <w:r w:rsidR="00ED2947" w:rsidRPr="003622D7">
        <w:rPr>
          <w:rFonts w:cs="Times New Roman"/>
        </w:rPr>
        <w:t>hitefish</w:t>
      </w:r>
      <w:r w:rsidR="00630636">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sidR="00630636">
        <w:rPr>
          <w:rFonts w:cs="Times New Roman"/>
        </w:rPr>
        <w:t xml:space="preserve">originate </w:t>
      </w:r>
      <w:r w:rsidR="00ED2947">
        <w:rPr>
          <w:rFonts w:cs="Times New Roman"/>
        </w:rPr>
        <w:t xml:space="preserve">in the Mackenzie River, Northwest Territories, Canada, and </w:t>
      </w:r>
      <w:r w:rsidR="00630636">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sidR="00630636">
        <w:rPr>
          <w:rFonts w:cs="Times New Roman"/>
        </w:rPr>
        <w:t>. In contrast,</w:t>
      </w:r>
      <w:r w:rsidR="00ED2947">
        <w:rPr>
          <w:rFonts w:cs="Times New Roman"/>
        </w:rPr>
        <w:t xml:space="preserve"> Broad Whitefish, Least Cisco, and Humpback Whitefish spawn</w:t>
      </w:r>
      <w:r w:rsidR="00630636">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sidR="00630636">
        <w:rPr>
          <w:rFonts w:cs="Times New Roman"/>
        </w:rPr>
        <w:t>,</w:t>
      </w:r>
      <w:r w:rsidR="00ED2947">
        <w:rPr>
          <w:rFonts w:cs="Times New Roman"/>
        </w:rPr>
        <w:t xml:space="preserve"> and </w:t>
      </w:r>
      <w:r w:rsidR="00ED2947" w:rsidRPr="003622D7">
        <w:rPr>
          <w:rFonts w:cs="Times New Roman"/>
        </w:rPr>
        <w:t xml:space="preserve">overwinter in </w:t>
      </w:r>
      <w:r>
        <w:rPr>
          <w:rFonts w:cs="Times New Roman"/>
        </w:rPr>
        <w:t xml:space="preserve">deep, </w:t>
      </w:r>
      <w:r w:rsidR="00D77110">
        <w:rPr>
          <w:rFonts w:cs="Times New Roman"/>
        </w:rPr>
        <w:t xml:space="preserve">freshwater </w:t>
      </w:r>
      <w:r w:rsidR="00ED2947" w:rsidRPr="003622D7">
        <w:rPr>
          <w:rFonts w:cs="Times New Roman"/>
        </w:rPr>
        <w:t xml:space="preserve">pools or areas of upwelling </w:t>
      </w:r>
      <w:r w:rsidR="00ED2947">
        <w:rPr>
          <w:rFonts w:cs="Times New Roman"/>
        </w:rPr>
        <w:t xml:space="preserve">in local </w:t>
      </w:r>
      <w:r w:rsidR="00ED2947">
        <w:rPr>
          <w:rFonts w:cs="Times New Roman"/>
        </w:rPr>
        <w:lastRenderedPageBreak/>
        <w:t>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xml:space="preserve">, predominantly Arctic Cod, are also ecologically important and support the Arctic marine ecosystem with their </w:t>
      </w:r>
      <w:r>
        <w:rPr>
          <w:rFonts w:cs="Times New Roman"/>
        </w:rPr>
        <w:t xml:space="preserve">numerical </w:t>
      </w:r>
      <w:r w:rsidR="00ED2947" w:rsidRPr="00ED2947">
        <w:rPr>
          <w:rFonts w:cs="Times New Roman"/>
        </w:rPr>
        <w:t>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1A85B5FD" w:rsidR="00811D70" w:rsidRDefault="00725AEC" w:rsidP="007A6263">
      <w:pPr>
        <w:spacing w:after="0"/>
        <w:ind w:firstLine="540"/>
      </w:pPr>
      <w:r>
        <w:t xml:space="preserve">Previous studies in Prudhoe Bay and the Alaska Arctic have </w:t>
      </w:r>
      <w:r w:rsidR="00A22C95">
        <w:t xml:space="preserve">often </w:t>
      </w:r>
      <w:r>
        <w:t xml:space="preserve">focused on single species or lacked long-term monitoring </w:t>
      </w:r>
      <w:r>
        <w:fldChar w:fldCharType="begin" w:fldLock="1"/>
      </w:r>
      <w:r w:rsidR="00347530">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1999; Thedinga et al. 2013)","plainTextFormattedCitation":"(Fechhelm et al. 1993, 1999; Thedinga et al. 2013)","previouslyFormattedCitation":"(Fechhelm et al. 1993, 1999; Thedinga et al. 2013)"},"properties":{"noteIndex":0},"schema":"https://github.com/citation-style-language/schema/raw/master/csl-citation.json"}</w:instrText>
      </w:r>
      <w:r>
        <w:fldChar w:fldCharType="separate"/>
      </w:r>
      <w:r w:rsidR="00A22C95" w:rsidRPr="00A22C95">
        <w:rPr>
          <w:noProof/>
        </w:rPr>
        <w:t>(Fechhelm et al. 1993, 1999; Thedinga et al. 2013)</w:t>
      </w:r>
      <w:r>
        <w:fldChar w:fldCharType="end"/>
      </w:r>
      <w:r>
        <w:t xml:space="preserve">. </w:t>
      </w:r>
      <w:r w:rsidR="001A206B">
        <w:rPr>
          <w:rFonts w:cs="Times New Roman"/>
        </w:rPr>
        <w:lastRenderedPageBreak/>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3E1DD00" w:rsidR="00E16921" w:rsidRDefault="00ED2947" w:rsidP="00A22C95">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and 3) temporal patterns in species richness and rare species presence.</w:t>
      </w:r>
      <w:r w:rsidR="00C40330">
        <w:rPr>
          <w:rFonts w:cs="Times New Roman"/>
        </w:rPr>
        <w:t xml:space="preserve"> </w:t>
      </w:r>
      <w:commentRangeStart w:id="1"/>
      <w:r w:rsidR="00A22C95">
        <w:rPr>
          <w:rFonts w:cs="Times New Roman"/>
        </w:rPr>
        <w:t xml:space="preserve">Given the importance of nearshore Arctic fishes to terrestrial and marine ecosystems and to local subsistence users, it is critical to understand how fishes respond to dynamic changes in environmental conditions. </w:t>
      </w:r>
      <w:commentRangeEnd w:id="1"/>
      <w:r w:rsidR="00A22C95">
        <w:rPr>
          <w:rStyle w:val="CommentReference"/>
        </w:rPr>
        <w:commentReference w:id="1"/>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w:t>
      </w:r>
      <w:r w:rsidRPr="009A6E95">
        <w:rPr>
          <w:rFonts w:cs="Times New Roman"/>
        </w:rPr>
        <w:lastRenderedPageBreak/>
        <w:t xml:space="preserve">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w:lastRenderedPageBreak/>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634309E9"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kilometers per hour, which resulted in positive values for easterly winds and negative values for westerly winds. </w:t>
      </w:r>
      <w:r w:rsidR="00E722B0">
        <w:rPr>
          <w:rFonts w:eastAsiaTheme="minorEastAsia" w:cs="Times New Roman"/>
        </w:rPr>
        <w:t>East/West winds were used in the analysis rather than absolute wind speeds because of their effects on alongshore flow and upwelling/downwelling dynamics</w:t>
      </w:r>
      <w:r w:rsidR="00347530">
        <w:rPr>
          <w:rFonts w:eastAsiaTheme="minorEastAsia" w:cs="Times New Roman"/>
        </w:rPr>
        <w:t xml:space="preserve"> </w:t>
      </w:r>
      <w:r w:rsidR="00347530">
        <w:rPr>
          <w:rFonts w:eastAsiaTheme="minorEastAsia" w:cs="Times New Roman"/>
        </w:rPr>
        <w:fldChar w:fldCharType="begin" w:fldLock="1"/>
      </w:r>
      <w:r w:rsidR="00347530">
        <w:rPr>
          <w:rFonts w:eastAsiaTheme="minorEastAsia" w:cs="Times New Roman"/>
        </w:rPr>
        <w:instrText>ADDIN CSL_CITATION {"citationItems":[{"id":"ITEM-1","itemData":{"DOI":"10.1016/j.dsr2.2008.10.014","ISSN":"09670645","abstract":"From August 2002 to September 2004 a high-resolution mooring array was maintained across the western Arctic boundary current in the Beaufort Sea north of Alaska. The array consisted of profiling instrumentation, providing a timeseries of vertical sections of the current. Here we present the first-year velocity measurements, with emphasis on the Pacific water component of the current. The mean flow is characterized as a bottom-intensified jet of O (15 cm s-1) directed to the east, trapped to the shelfbreak near 100 m depth. Its width scale is only 10-15 km. Seasonally the flow has distinct configurations. During summer it becomes surface-intensified as it advects buoyant Alaskan Coastal water. In fall and winter the current often reverses (flows westward) under upwelling-favorable winds. Between the storms, as the eastward flow re-establishes, the current develops a deep extension to depths exceeding 700 m. In spring the bottom-trapped flow advects winter-transformed Pacific water emanating from the Chukchi Sea. The year-long mean volume transport of Pacific water is 0.13±0.08 Sv to the east, which is less than 20% of the long-term mean Bering Strait inflow. This implies that most of the Pacific water entering the Arctic goes elsewhere, contrary to expected dynamics and previous modeling results. Possible reasons for this are discussed. The mean Atlantic water transport (to 800 m depth) is 0.047±0.026 Sv, also smaller than anticipated. © 2008.","author":[{"dropping-particle":"","family":"Nikolopoulos","given":"Anna","non-dropping-particle":"","parse-names":false,"suffix":""},{"dropping-particle":"","family":"Pickart","given":"Robert S.","non-dropping-particle":"","parse-names":false,"suffix":""},{"dropping-particle":"","family":"Fratantoni","given":"Paula S.","non-dropping-particle":"","parse-names":false,"suffix":""},{"dropping-particle":"","family":"Shimada","given":"Koji","non-dropping-particle":"","parse-names":false,"suffix":""},{"dropping-particle":"","family":"Torres","given":"Daniel J.","non-dropping-particle":"","parse-names":false,"suffix":""},{"dropping-particle":"","family":"Jones","given":"E. Peter","non-dropping-particle":"","parse-names":false,"suffix":""}],"container-title":"Deep-Sea Research Part II: Topical Studies in Oceanography","id":"ITEM-1","issue":"17","issued":{"date-parts":[["2009"]]},"page":"1164-1181","title":"The western Arctic boundary current at 152°W: Structure, variability, and transport","type":"article-journal","volume":"56"},"uris":["http://www.mendeley.com/documents/?uuid=d03f277a-e448-44a4-8618-086e1cebcfe1"]},{"id":"ITEM-2","itemData":{"DOI":"10.1029/2008JC005009","ISSN":"21699291","abstract":"The characteristics of Pacific-born storms that cause upwelling along the Beaufort Sea continental slope, the oceanographic response, and the modulation, of the response due to sea ice are investigated. In fall 2002 a mooring array located near 152°W measured 11 significant upwelling events that brought warm and salty Atlantic water to shallow depths. When comparing the storms that caused these events to other Aleutian lows that did not induce upwelling, interesting trends emerged. Upwelling occurred most frequently when storms were located in a region near the eastern end of the Aleutian Island Arc and Alaskan Peninsula. Not only were these storms deep but they generally had northward-tending trajectories. While the steering flow aloft aided this northward progression, the occurrence of lee cyclogenesis due to the orography of Alaska seems to play a role as well in expanding the meridional influence of the storms. In late fall and early winter both the intensity and frequency of the upwelling diminished significantly at the array site. It is argued that the reduction in amplitude was due to the onset of heavy pack ice, while the decreased frequency was due to two different upper-level atmospheric blocking patterns inhibiting the far field influence of the storms. Copyright 2009 by the American Geophysical Union.","author":[{"dropping-particle":"","family":"Pickart","given":"Robert S.","non-dropping-particle":"","parse-names":false,"suffix":""},{"dropping-particle":"","family":"Moore","given":"G. W.K.","non-dropping-particle":"","parse-names":false,"suffix":""},{"dropping-particle":"","family":"Torres","given":"Daniel J.","non-dropping-particle":"","parse-names":false,"suffix":""},{"dropping-particle":"","family":"Fratantoni","given":"Paula S.","non-dropping-particle":"","parse-names":false,"suffix":""},{"dropping-particle":"","family":"Goldsmith","given":"Roger A.","non-dropping-particle":"","parse-names":false,"suffix":""},{"dropping-particle":"","family":"Yang","given":"Jiayan","non-dropping-particle":"","parse-names":false,"suffix":""}],"container-title":"Journal of Geophysical Research","id":"ITEM-2","issued":{"date-parts":[["2009"]]},"page":"1-17","title":"Upwelling on the continental slope of the Alaskan Beaufort Sea: Storms, ice, and oceanographic response","type":"article-journal","volume":"114"},"uris":["http://www.mendeley.com/documents/?uuid=5fcd1911-0b6a-4617-9f22-55476321e401"]}],"mendeley":{"formattedCitation":"(Nikolopoulos et al. 2009; Pickart et al. 2009)","plainTextFormattedCitation":"(Nikolopoulos et al. 2009; Pickart et al. 2009)"},"properties":{"noteIndex":0},"schema":"https://github.com/citation-style-language/schema/raw/master/csl-citation.json"}</w:instrText>
      </w:r>
      <w:r w:rsidR="00347530">
        <w:rPr>
          <w:rFonts w:eastAsiaTheme="minorEastAsia" w:cs="Times New Roman"/>
        </w:rPr>
        <w:fldChar w:fldCharType="separate"/>
      </w:r>
      <w:r w:rsidR="00347530" w:rsidRPr="00347530">
        <w:rPr>
          <w:rFonts w:eastAsiaTheme="minorEastAsia" w:cs="Times New Roman"/>
          <w:noProof/>
        </w:rPr>
        <w:t>(Nikolopoulos et al. 2009; Pickart et al. 2009)</w:t>
      </w:r>
      <w:r w:rsidR="00347530">
        <w:rPr>
          <w:rFonts w:eastAsiaTheme="minorEastAsia" w:cs="Times New Roman"/>
        </w:rPr>
        <w:fldChar w:fldCharType="end"/>
      </w:r>
      <w:r w:rsidR="00E722B0">
        <w:rPr>
          <w:rFonts w:eastAsiaTheme="minorEastAsia" w:cs="Times New Roman"/>
        </w:rPr>
        <w:t xml:space="preserve">. </w:t>
      </w:r>
      <w:bookmarkStart w:id="2" w:name="_GoBack"/>
      <w:bookmarkEnd w:id="2"/>
    </w:p>
    <w:p w14:paraId="51A6881B" w14:textId="70D1AD69" w:rsidR="00B70DA3" w:rsidRDefault="00B70DA3" w:rsidP="00B70DA3">
      <w:pPr>
        <w:pStyle w:val="Heading2"/>
      </w:pPr>
      <w:r>
        <w:t>Data Analys</w:t>
      </w:r>
      <w:r w:rsidR="001E442A">
        <w:t>e</w:t>
      </w:r>
      <w:r>
        <w:t>s</w:t>
      </w:r>
    </w:p>
    <w:p w14:paraId="4CBAE4D4" w14:textId="7653F8BD"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D64CF">
        <w:rPr>
          <w:rFonts w:cs="Times New Roman"/>
        </w:rPr>
        <w:t xml:space="preserve">Fish abundance data were pooled and </w:t>
      </w:r>
      <w:r w:rsidR="00E722B0">
        <w:rPr>
          <w:rFonts w:cs="Times New Roman"/>
        </w:rPr>
        <w:t>standardized</w:t>
      </w:r>
      <w:r w:rsidR="00ED64CF">
        <w:rPr>
          <w:rFonts w:cs="Times New Roman"/>
        </w:rPr>
        <w:t xml:space="preserve"> by </w:t>
      </w:r>
      <w:r w:rsidR="00E722B0">
        <w:rPr>
          <w:rFonts w:cs="Times New Roman"/>
        </w:rPr>
        <w:t xml:space="preserve">the </w:t>
      </w:r>
      <w:r w:rsidR="00ED64CF">
        <w:rPr>
          <w:rFonts w:cs="Times New Roman"/>
        </w:rPr>
        <w:t xml:space="preserve">combined sampling effort </w:t>
      </w:r>
      <w:r w:rsidR="00E722B0">
        <w:rPr>
          <w:rFonts w:cs="Times New Roman"/>
        </w:rPr>
        <w:t xml:space="preserve">as </w:t>
      </w:r>
      <w:r w:rsidR="00ED64CF">
        <w:rPr>
          <w:rFonts w:cs="Times New Roman"/>
        </w:rPr>
        <w:t>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commentRangeStart w:id="3"/>
      <w:commentRangeStart w:id="4"/>
      <w:r w:rsidR="00AA2DA2">
        <w:rPr>
          <w:rFonts w:cs="Times New Roman"/>
        </w:rPr>
        <w:t xml:space="preserve">Response variables for multivariate analyses were CPUE values for each species which were </w:t>
      </w:r>
      <w:proofErr w:type="gramStart"/>
      <w:r w:rsidR="00AA2DA2">
        <w:rPr>
          <w:rFonts w:cs="Times New Roman"/>
        </w:rPr>
        <w:t>fourth-root</w:t>
      </w:r>
      <w:proofErr w:type="gramEnd"/>
      <w:r w:rsidR="00AA2DA2">
        <w:rPr>
          <w:rFonts w:cs="Times New Roman"/>
        </w:rPr>
        <w:t xml:space="preserve"> transformed, while e</w:t>
      </w:r>
      <w:r w:rsidR="00AA2DA2" w:rsidRPr="00410501">
        <w:rPr>
          <w:rFonts w:cs="Times New Roman"/>
          <w:noProof/>
        </w:rPr>
        <w:t>xplanatory environmental variables were square-root transformed</w:t>
      </w:r>
      <w:r w:rsidR="00AA2DA2">
        <w:rPr>
          <w:rFonts w:cs="Times New Roman"/>
          <w:noProof/>
        </w:rPr>
        <w:t xml:space="preserve">. All response and environmental variables were </w:t>
      </w:r>
      <w:r w:rsidR="00AA2DA2">
        <w:rPr>
          <w:rFonts w:cs="Times New Roman"/>
        </w:rPr>
        <w:t xml:space="preserve">standardized to the percent of the maximum transformed catch </w:t>
      </w:r>
      <w:r w:rsidR="00AA2DA2">
        <w:rPr>
          <w:rFonts w:cs="Times New Roman"/>
          <w:noProof/>
        </w:rPr>
        <w:t xml:space="preserve">or </w:t>
      </w:r>
      <w:r w:rsidR="00AA2DA2" w:rsidRPr="00410501">
        <w:rPr>
          <w:rFonts w:cs="Times New Roman"/>
          <w:noProof/>
        </w:rPr>
        <w:t>environmental variable.</w:t>
      </w:r>
      <w:r w:rsidR="00AA2DA2">
        <w:rPr>
          <w:rFonts w:cs="Times New Roman"/>
          <w:noProof/>
        </w:rPr>
        <w:t xml:space="preserve"> The CPUE values for each species were transformed to mitigate the influence of large catches and standardized  to species maximums so that each species had the same weight in the analysis, regardless of the abundance.</w:t>
      </w:r>
      <w:commentRangeEnd w:id="3"/>
      <w:r w:rsidR="00AA2DA2">
        <w:rPr>
          <w:rStyle w:val="CommentReference"/>
        </w:rPr>
        <w:commentReference w:id="3"/>
      </w:r>
      <w:commentRangeEnd w:id="4"/>
      <w:r w:rsidR="00AA2DA2">
        <w:rPr>
          <w:rStyle w:val="CommentReference"/>
        </w:rPr>
        <w:commentReference w:id="4"/>
      </w:r>
      <w:r w:rsidR="00AA2DA2">
        <w:rPr>
          <w:rFonts w:cs="Times New Roman"/>
          <w:noProof/>
        </w:rPr>
        <w:t xml:space="preserve">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lastRenderedPageBreak/>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w:t>
      </w:r>
      <w:proofErr w:type="gramStart"/>
      <w:r>
        <w:rPr>
          <w:rFonts w:cs="Times New Roman"/>
        </w:rPr>
        <w:t>fourth-root</w:t>
      </w:r>
      <w:proofErr w:type="gramEnd"/>
      <w:r>
        <w:rPr>
          <w:rFonts w:cs="Times New Roman"/>
        </w:rPr>
        <w:t xml:space="preserve"> transformed </w:t>
      </w:r>
      <w:r w:rsidR="00690324">
        <w:rPr>
          <w:rFonts w:cs="Times New Roman"/>
        </w:rPr>
        <w:t xml:space="preserve">and standardized </w:t>
      </w:r>
      <w:r>
        <w:rPr>
          <w:rFonts w:cs="Times New Roman"/>
        </w:rPr>
        <w:t xml:space="preserve">CPUE data.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BB0A9EB" w14:textId="5CE3AC30"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nMDS)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w:t>
      </w:r>
      <w:commentRangeStart w:id="5"/>
      <w:r>
        <w:t xml:space="preserve">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commentRangeEnd w:id="5"/>
      <w:r w:rsidR="00671B53">
        <w:rPr>
          <w:rStyle w:val="CommentReference"/>
        </w:rPr>
        <w:commentReference w:id="5"/>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936EB0">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eviously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significance using a linear regression of continuous variables and an ANOVA of factor variables on the ordination axes </w:t>
      </w:r>
      <w:commentRangeStart w:id="6"/>
      <w:commentRangeStart w:id="7"/>
      <w:r w:rsidR="00567004">
        <w:rPr>
          <w:rFonts w:cs="Times New Roman"/>
        </w:rPr>
        <w:t>MDS1 and MDS2</w:t>
      </w:r>
      <w:commentRangeEnd w:id="6"/>
      <w:r w:rsidR="00567004">
        <w:rPr>
          <w:rStyle w:val="CommentReference"/>
        </w:rPr>
        <w:commentReference w:id="6"/>
      </w:r>
      <w:commentRangeEnd w:id="7"/>
      <w:r w:rsidR="001B776D">
        <w:rPr>
          <w:rStyle w:val="CommentReference"/>
        </w:rPr>
        <w:commentReference w:id="7"/>
      </w:r>
      <w:r w:rsidR="00567004">
        <w:rPr>
          <w:rFonts w:cs="Times New Roman"/>
        </w:rPr>
        <w:t xml:space="preserve">. Similarity percentages (SIMPER) were calculated to </w:t>
      </w:r>
      <w:r w:rsidR="00567004">
        <w:rPr>
          <w:rFonts w:cs="Times New Roman"/>
        </w:rPr>
        <w:lastRenderedPageBreak/>
        <w:t>determine which species contributed most to the average Bray-Curtis dissimilarities between years, stations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0BF990DC" w:rsidR="00991426" w:rsidRDefault="00671B53" w:rsidP="00DE7883">
      <w:pPr>
        <w:ind w:firstLine="540"/>
        <w:rPr>
          <w:rFonts w:eastAsiaTheme="minorEastAsia" w:cs="Times New Roman"/>
        </w:rPr>
      </w:pPr>
      <w:commentRangeStart w:id="8"/>
      <w:r>
        <w:rPr>
          <w:rFonts w:cs="Times New Roman"/>
        </w:rPr>
        <w:t xml:space="preserve">The most parsimonious model </w:t>
      </w:r>
      <w:commentRangeEnd w:id="8"/>
      <w:r>
        <w:rPr>
          <w:rStyle w:val="CommentReference"/>
        </w:rPr>
        <w:commentReference w:id="8"/>
      </w:r>
      <w:r>
        <w:rPr>
          <w:rFonts w:cs="Times New Roman"/>
        </w:rPr>
        <w:t xml:space="preserve">of </w:t>
      </w:r>
      <w:r w:rsidR="00567004">
        <w:rPr>
          <w:rFonts w:cs="Times New Roman"/>
        </w:rPr>
        <w:t xml:space="preserve">partitioning variability in species composition (as quantified by Bray-Curtis distances) based on environmental variables 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sidR="00567004">
        <w:rPr>
          <w:rFonts w:cs="Times New Roman"/>
        </w:rPr>
        <w:t xml:space="preserve">he full PERMANOVA model </w:t>
      </w:r>
      <w:bookmarkStart w:id="9"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9"/>
      <w:r w:rsidR="00567004">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6E9FBA99"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nMDS (nMDS axes scores) as response variables in several alternative model formulations. First, to test for trends over time, we modeled the nMDS time-series </w:t>
      </w:r>
      <w:r w:rsidR="00B30655">
        <w:rPr>
          <w:rFonts w:cs="Times New Roman"/>
        </w:rPr>
        <w:t xml:space="preserve">for all three axes </w:t>
      </w:r>
      <w:r>
        <w:rPr>
          <w:rFonts w:cs="Times New Roman"/>
        </w:rPr>
        <w:t xml:space="preserve">as either a single time trend or separate trends by station </w:t>
      </w:r>
      <w:commentRangeStart w:id="10"/>
      <w:r w:rsidR="00671B53">
        <w:rPr>
          <w:rFonts w:cs="Times New Roman"/>
        </w:rPr>
        <w:t>(Year nested in station)</w:t>
      </w:r>
      <w:commentRangeEnd w:id="10"/>
      <w:r w:rsidR="00671B53">
        <w:rPr>
          <w:rStyle w:val="CommentReference"/>
        </w:rPr>
        <w:commentReference w:id="10"/>
      </w:r>
      <w:r>
        <w:rPr>
          <w:rFonts w:cs="Times New Roman"/>
        </w:rPr>
        <w:t>. Linear models were compared to Generalized Additive Models that allowed for non-liner trends over time. The full model was as follows:</w:t>
      </w:r>
    </w:p>
    <w:p w14:paraId="388BF35E" w14:textId="77777777" w:rsidR="00991426" w:rsidRDefault="0028603D"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58719731"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w:t>
      </w:r>
      <w:r w:rsidR="00E722B0">
        <w:rPr>
          <w:rFonts w:eastAsiaTheme="minorEastAsia" w:cs="Times New Roman"/>
        </w:rPr>
        <w:t xml:space="preserve">model </w:t>
      </w:r>
      <w:commentRangeStart w:id="11"/>
      <w:r w:rsidR="00E722B0">
        <w:rPr>
          <w:rFonts w:eastAsiaTheme="minorEastAsia" w:cs="Times New Roman"/>
        </w:rPr>
        <w:t xml:space="preserve">without smoothed effects </w:t>
      </w:r>
      <w:commentRangeEnd w:id="11"/>
      <w:r w:rsidR="00E722B0">
        <w:rPr>
          <w:rStyle w:val="CommentReference"/>
        </w:rPr>
        <w:commentReference w:id="11"/>
      </w:r>
      <w:r w:rsidR="006A5057">
        <w:rPr>
          <w:rFonts w:eastAsiaTheme="minorEastAsia" w:cs="Times New Roman"/>
        </w:rPr>
        <w:t xml:space="preserve">as well as a model with </w:t>
      </w:r>
      <w:r w:rsidR="000D555C">
        <w:rPr>
          <w:rFonts w:eastAsiaTheme="minorEastAsia" w:cs="Times New Roman"/>
        </w:rPr>
        <w:t>the same 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commentRangeStart w:id="12"/>
      <w:r w:rsidR="00E722B0">
        <w:rPr>
          <w:rFonts w:eastAsiaTheme="minorEastAsia" w:cs="Times New Roman"/>
        </w:rPr>
        <w:t>In addition, we fit piecewise linear regressions over time that allowed for structural changes (breakpoints) in the time series to test for abrupt changes in species composition.</w:t>
      </w:r>
      <w:commentRangeEnd w:id="12"/>
      <w:r w:rsidR="00E722B0">
        <w:rPr>
          <w:rStyle w:val="CommentReference"/>
        </w:rPr>
        <w:commentReference w:id="12"/>
      </w:r>
      <w:r w:rsidR="00E722B0">
        <w:rPr>
          <w:rFonts w:eastAsiaTheme="minorEastAsia" w:cs="Times New Roman"/>
        </w:rPr>
        <w:t xml:space="preserv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commentRangeStart w:id="13"/>
      <w:r w:rsidR="00E722B0">
        <w:rPr>
          <w:rFonts w:cs="Times New Roman"/>
        </w:rPr>
        <w:t>“</w:t>
      </w:r>
      <w:proofErr w:type="spellStart"/>
      <w:r w:rsidR="00E722B0">
        <w:rPr>
          <w:rFonts w:cs="Times New Roman"/>
        </w:rPr>
        <w:t>strucchange</w:t>
      </w:r>
      <w:proofErr w:type="spellEnd"/>
      <w:r w:rsidR="00E722B0">
        <w:rPr>
          <w:rFonts w:cs="Times New Roman"/>
        </w:rPr>
        <w:t>”</w:t>
      </w:r>
      <w:commentRangeEnd w:id="13"/>
      <w:r w:rsidR="00E722B0">
        <w:rPr>
          <w:rStyle w:val="CommentReference"/>
        </w:rPr>
        <w:commentReference w:id="13"/>
      </w:r>
      <w:r w:rsidR="00E722B0">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4AA825B9"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t>
      </w:r>
      <w:r w:rsidR="00E722B0">
        <w:rPr>
          <w:rFonts w:cs="Times New Roman"/>
        </w:rPr>
        <w:t>were</w:t>
      </w:r>
      <w:r w:rsidR="009F6352">
        <w:rPr>
          <w:rFonts w:cs="Times New Roman"/>
        </w:rPr>
        <w:t xml:space="preserve"> investigated using linear regression</w:t>
      </w:r>
      <w:r w:rsidR="00E722B0">
        <w:rPr>
          <w:rFonts w:cs="Times New Roman"/>
        </w:rPr>
        <w:t>s</w:t>
      </w:r>
      <w:r w:rsidR="009F6352">
        <w:rPr>
          <w:rFonts w:cs="Times New Roman"/>
        </w:rPr>
        <w:t>:</w:t>
      </w:r>
    </w:p>
    <w:p w14:paraId="449378F3" w14:textId="1D7AFB8A" w:rsidR="009F6352" w:rsidRPr="009F6352" w:rsidRDefault="0028603D"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2DE5BB8F"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proofErr w:type="gramStart"/>
      <w:r w:rsidRPr="009756AB">
        <w:rPr>
          <w:rFonts w:eastAsiaTheme="minorEastAsia" w:cs="Times New Roman"/>
          <w:i/>
          <w:iCs/>
        </w:rPr>
        <w:t>k</w:t>
      </w:r>
      <w:r w:rsidR="0080270C">
        <w:rPr>
          <w:rFonts w:eastAsiaTheme="minorEastAsia" w:cs="Times New Roman"/>
        </w:rPr>
        <w:t>.</w:t>
      </w:r>
      <w:proofErr w:type="gramEnd"/>
      <w:r w:rsidR="0080270C">
        <w:rPr>
          <w:rFonts w:eastAsiaTheme="minorEastAsia" w:cs="Times New Roman"/>
        </w:rPr>
        <w:t xml:space="preserve"> </w:t>
      </w:r>
      <w:r w:rsidR="00936EB0">
        <w:rPr>
          <w:rFonts w:eastAsiaTheme="minorEastAsia" w:cs="Times New Roman"/>
        </w:rPr>
        <w:t xml:space="preserve">As </w:t>
      </w:r>
      <w:r w:rsidR="00E722B0">
        <w:rPr>
          <w:rFonts w:eastAsiaTheme="minorEastAsia" w:cs="Times New Roman"/>
        </w:rPr>
        <w:t xml:space="preserve">the magnitude of </w:t>
      </w:r>
      <w:r w:rsidR="00936EB0">
        <w:rPr>
          <w:rFonts w:eastAsiaTheme="minorEastAsia" w:cs="Times New Roman"/>
        </w:rPr>
        <w:t xml:space="preserve">variability in community samples can be indicative of increased environmental stressors, we </w:t>
      </w:r>
      <w:r w:rsidR="00E722B0">
        <w:rPr>
          <w:rFonts w:eastAsiaTheme="minorEastAsia" w:cs="Times New Roman"/>
        </w:rPr>
        <w:t>tested if the coefficient of variation in CPUE changed over time</w:t>
      </w:r>
      <w:r w:rsidR="00936EB0">
        <w:rPr>
          <w:rFonts w:eastAsiaTheme="minorEastAsia" w:cs="Times New Roman"/>
        </w:rPr>
        <w:t xml:space="preserve"> </w:t>
      </w:r>
      <w:r w:rsidR="00936EB0">
        <w:rPr>
          <w:rFonts w:eastAsiaTheme="minorEastAsia" w:cs="Times New Roman"/>
        </w:rPr>
        <w:fldChar w:fldCharType="begin" w:fldLock="1"/>
      </w:r>
      <w:r w:rsidR="00FA1031">
        <w:rPr>
          <w:rFonts w:eastAsiaTheme="minorEastAsia"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936EB0">
        <w:rPr>
          <w:rFonts w:eastAsiaTheme="minorEastAsia" w:cs="Times New Roman"/>
        </w:rPr>
        <w:fldChar w:fldCharType="separate"/>
      </w:r>
      <w:r w:rsidR="00936EB0" w:rsidRPr="00936EB0">
        <w:rPr>
          <w:rFonts w:eastAsiaTheme="minorEastAsia" w:cs="Times New Roman"/>
          <w:noProof/>
        </w:rPr>
        <w:t>(Warwick and Clarke 1993)</w:t>
      </w:r>
      <w:r w:rsidR="00936EB0">
        <w:rPr>
          <w:rFonts w:eastAsiaTheme="minorEastAsia" w:cs="Times New Roman"/>
        </w:rPr>
        <w:fldChar w:fldCharType="end"/>
      </w:r>
      <w:r w:rsidR="00936EB0">
        <w:rPr>
          <w:rFonts w:eastAsiaTheme="minorEastAsia" w:cs="Times New Roman"/>
        </w:rPr>
        <w:t xml:space="preserve">. </w:t>
      </w:r>
      <w:r w:rsidR="00942916" w:rsidRPr="00942916">
        <w:rPr>
          <w:rFonts w:cs="Times New Roman"/>
        </w:rPr>
        <w:t xml:space="preserve">To quantify </w:t>
      </w:r>
      <w:r w:rsidR="00936EB0">
        <w:rPr>
          <w:rFonts w:cs="Times New Roman"/>
        </w:rPr>
        <w:t xml:space="preserve">these </w:t>
      </w:r>
      <w:r w:rsidR="00942916" w:rsidRPr="00942916">
        <w:rPr>
          <w:rFonts w:cs="Times New Roman"/>
        </w:rPr>
        <w:t xml:space="preserve">temporal trends in </w:t>
      </w:r>
      <w:r w:rsidR="00942916">
        <w:rPr>
          <w:rFonts w:eastAsiaTheme="minorEastAsia" w:cs="Times New Roman"/>
        </w:rPr>
        <w:t xml:space="preserve">the variability of catches </w:t>
      </w:r>
      <w:r w:rsidR="00E722B0">
        <w:rPr>
          <w:rFonts w:cs="Times New Roman"/>
        </w:rPr>
        <w:t>for</w:t>
      </w:r>
      <w:r w:rsidR="00942916">
        <w:rPr>
          <w:rFonts w:cs="Times New Roman"/>
        </w:rPr>
        <w:t xml:space="preserve"> different species</w:t>
      </w:r>
      <w:r w:rsidR="00942916" w:rsidRPr="00942916">
        <w:rPr>
          <w:rFonts w:cs="Times New Roman"/>
        </w:rPr>
        <w:t xml:space="preserve">, </w:t>
      </w:r>
      <w:r w:rsidR="009756AB">
        <w:rPr>
          <w:rFonts w:eastAsiaTheme="minorEastAsia" w:cs="Times New Roman"/>
        </w:rPr>
        <w:t xml:space="preserve">we </w:t>
      </w:r>
      <w:r w:rsidR="00E722B0">
        <w:rPr>
          <w:rFonts w:eastAsiaTheme="minorEastAsia" w:cs="Times New Roman"/>
        </w:rPr>
        <w:t>us</w:t>
      </w:r>
      <w:r w:rsidR="00942916">
        <w:rPr>
          <w:rFonts w:eastAsiaTheme="minorEastAsia" w:cs="Times New Roman"/>
        </w:rPr>
        <w:t xml:space="preserve">ed </w:t>
      </w:r>
      <w:r w:rsidR="009756AB">
        <w:rPr>
          <w:rFonts w:eastAsiaTheme="minorEastAsia" w:cs="Times New Roman"/>
        </w:rPr>
        <w:t xml:space="preserve">a simple linear regression: </w:t>
      </w:r>
    </w:p>
    <w:p w14:paraId="0DDC12E1" w14:textId="2189DEDD" w:rsidR="009756AB" w:rsidRDefault="0028603D"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2C0B1DB7" w:rsidR="009F6352" w:rsidRDefault="009756AB" w:rsidP="009F6352">
      <w:pPr>
        <w:rPr>
          <w:rFonts w:eastAsiaTheme="minorEastAsia" w:cs="Times New Roman"/>
        </w:rPr>
      </w:pPr>
      <w:r>
        <w:rPr>
          <w:rFonts w:eastAsiaTheme="minorEastAsia"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E722B0">
        <w:rPr>
          <w:rFonts w:eastAsiaTheme="minorEastAsia" w:cs="Times New Roman"/>
        </w:rPr>
        <w:t xml:space="preserve">(CV; defined as </w:t>
      </w:r>
      <w:commentRangeStart w:id="14"/>
      <m:oMath>
        <m:r>
          <w:rPr>
            <w:rFonts w:ascii="Cambria Math" w:eastAsiaTheme="minorEastAsia" w:hAnsi="Cambria Math" w:cs="Times New Roman"/>
          </w:rPr>
          <m:t>σ/μ</m:t>
        </m:r>
        <w:commentRangeEnd w:id="14"/>
        <m:r>
          <m:rPr>
            <m:sty m:val="p"/>
          </m:rPr>
          <w:rPr>
            <w:rStyle w:val="CommentReference"/>
          </w:rPr>
          <w:commentReference w:id="14"/>
        </m:r>
      </m:oMath>
      <w:r w:rsidR="00E722B0">
        <w:rPr>
          <w:rFonts w:eastAsiaTheme="minorEastAsia" w:cs="Times New Roman"/>
        </w:rPr>
        <w:t xml:space="preserve">) </w:t>
      </w:r>
      <w:commentRangeStart w:id="15"/>
      <w:r w:rsidR="00E722B0">
        <w:rPr>
          <w:rFonts w:eastAsiaTheme="minorEastAsia" w:cs="Times New Roman"/>
        </w:rPr>
        <w:t>of the biweekly CPUE for each station</w:t>
      </w:r>
      <w:commentRangeEnd w:id="15"/>
      <w:r w:rsidR="00E722B0">
        <w:rPr>
          <w:rStyle w:val="CommentReference"/>
        </w:rPr>
        <w:commentReference w:id="15"/>
      </w:r>
      <w:r w:rsidR="00E722B0">
        <w:rPr>
          <w:rFonts w:eastAsiaTheme="minorEastAsia" w:cs="Times New Roman"/>
        </w:rPr>
        <w:t xml:space="preserve"> for each species </w:t>
      </w:r>
      <w:r w:rsidR="00E722B0" w:rsidRPr="007E2F0E">
        <w:rPr>
          <w:rFonts w:eastAsiaTheme="minorEastAsia" w:cs="Times New Roman"/>
          <w:i/>
          <w:iCs/>
        </w:rPr>
        <w:t>k</w:t>
      </w:r>
      <w:r w:rsidR="00E722B0">
        <w:rPr>
          <w:rFonts w:eastAsiaTheme="minorEastAsia" w:cs="Times New Roman"/>
        </w:rPr>
        <w:t xml:space="preserve">, regressed on </w:t>
      </w:r>
      <m:oMath>
        <m:r>
          <w:rPr>
            <w:rFonts w:ascii="Cambria Math" w:hAnsi="Cambria Math" w:cs="Times New Roman"/>
          </w:rPr>
          <m:t>Year</m:t>
        </m:r>
      </m:oMath>
      <w:r w:rsidR="00E722B0">
        <w:rPr>
          <w:rFonts w:eastAsiaTheme="minorEastAsia" w:cs="Times New Roman"/>
        </w:rPr>
        <w:t xml:space="preserve">. </w:t>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1B6076E9" w:rsidR="0096177F" w:rsidRPr="00D44DF6" w:rsidRDefault="0096177F" w:rsidP="0096177F">
      <w:pPr>
        <w:ind w:firstLine="540"/>
      </w:pPr>
      <w:r>
        <w:rPr>
          <w:rFonts w:cs="Times New Roman"/>
        </w:rPr>
        <w:t>To investigate interannual and seasonal trends in species richness (Objective 3),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rsidR="00E722B0">
        <w:rPr>
          <w:rFonts w:cs="Times New Roman"/>
        </w:rPr>
        <w:t>S</w:t>
      </w:r>
      <w:r>
        <w:t>pecies richness w</w:t>
      </w:r>
      <w:r w:rsidR="00E722B0">
        <w:t>as</w:t>
      </w:r>
      <w:r>
        <w:t xml:space="preserve"> modeled as: </w:t>
      </w:r>
      <m:oMath>
        <m:r>
          <m:rPr>
            <m:sty m:val="p"/>
          </m:rPr>
          <w:rPr>
            <w:rFonts w:ascii="Cambria Math" w:hAnsi="Cambria Math" w:cs="Times New Roman"/>
          </w:rPr>
          <w:br/>
        </m:r>
      </m:oMath>
      <w:commentRangeStart w:id="16"/>
      <w:commentRangeStart w:id="17"/>
      <m:oMathPara>
        <m:oMathParaPr>
          <m:jc m:val="center"/>
        </m:oMathParaP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i</m:t>
              </m:r>
            </m:sub>
          </m:sSub>
          <m:r>
            <w:rPr>
              <w:rFonts w:ascii="Cambria Math" w:hAnsi="Cambria Math" w:cs="Times New Roman"/>
            </w:rPr>
            <m:t>,</m:t>
          </m:r>
        </m:oMath>
      </m:oMathPara>
    </w:p>
    <w:p w14:paraId="4A1DE13C" w14:textId="7093E29B"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oMath>
      <w:r>
        <w:rPr>
          <w:rFonts w:eastAsiaTheme="minorEastAsia" w:cs="Times New Roman"/>
        </w:rPr>
        <w:t xml:space="preserve"> </w:t>
      </w:r>
      <w:r>
        <w:rPr>
          <w:rFonts w:cs="Times New Roman"/>
        </w:rPr>
        <w:t xml:space="preserve">was the number of unique species across all sites combined for each biweekly period </w:t>
      </w:r>
      <w:r w:rsidR="00351D5F" w:rsidRPr="00351D5F">
        <w:rPr>
          <w:rFonts w:cs="Times New Roman"/>
          <w:i/>
          <w:iCs/>
        </w:rPr>
        <w:t>i</w:t>
      </w:r>
      <w:r w:rsidR="00351D5F">
        <w:rPr>
          <w:rFonts w:cs="Times New Roman"/>
        </w:rPr>
        <w:t xml:space="preserve"> </w:t>
      </w:r>
      <w:r>
        <w:rPr>
          <w:rFonts w:cs="Times New Roman"/>
        </w:rPr>
        <w:t xml:space="preserve">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w:t>
      </w:r>
      <w:r w:rsidR="00351D5F">
        <w:rPr>
          <w:rFonts w:eastAsiaTheme="minorEastAsia" w:cs="Times New Roman"/>
        </w:rPr>
        <w:t xml:space="preserve">overall mean in year </w:t>
      </w:r>
      <w:r w:rsidR="00351D5F" w:rsidRPr="00314FCE">
        <w:rPr>
          <w:rFonts w:eastAsiaTheme="minorEastAsia" w:cs="Times New Roman"/>
          <w:i/>
          <w:iCs/>
        </w:rPr>
        <w:t>t</w:t>
      </w:r>
      <w:r w:rsidR="00351D5F" w:rsidRPr="00593C84">
        <w:rPr>
          <w:rFonts w:eastAsiaTheme="minorEastAsia" w:cs="Times New Roman"/>
          <w:iCs/>
        </w:rPr>
        <w:t>, which was</w:t>
      </w:r>
      <w:r w:rsidR="00351D5F">
        <w:rPr>
          <w:rFonts w:eastAsiaTheme="minorEastAsia" w:cs="Times New Roman"/>
          <w:i/>
          <w:iCs/>
        </w:rPr>
        <w:t xml:space="preserve"> </w:t>
      </w:r>
      <w:r w:rsidR="00351D5F" w:rsidRPr="00662249">
        <w:rPr>
          <w:rFonts w:eastAsiaTheme="minorEastAsia" w:cs="Times New Roman"/>
          <w:iCs/>
        </w:rPr>
        <w:t>modeled as a random effect</w:t>
      </w:r>
      <w:r w:rsidR="00351D5F">
        <w:rPr>
          <w:rFonts w:eastAsiaTheme="minorEastAsia" w:cs="Times New Roman"/>
        </w:rPr>
        <w:t xml:space="preserve"> and the </w:t>
      </w:r>
      <w:r w:rsidR="00351D5F" w:rsidRPr="00593C84">
        <w:rPr>
          <w:rFonts w:eastAsiaTheme="minorEastAsia" w:cs="Times New Roman"/>
          <w:i/>
        </w:rPr>
        <w:t>f</w:t>
      </w:r>
      <w:r w:rsidR="00351D5F" w:rsidRPr="00593C84">
        <w:rPr>
          <w:rFonts w:eastAsiaTheme="minorEastAsia" w:cs="Times New Roman"/>
          <w:i/>
          <w:vertAlign w:val="subscript"/>
        </w:rPr>
        <w:t>i</w:t>
      </w:r>
      <w:r w:rsidR="00351D5F">
        <w:rPr>
          <w:rFonts w:eastAsiaTheme="minorEastAsia" w:cs="Times New Roman"/>
        </w:rPr>
        <w:t xml:space="preserve"> are smooth functions of the predictor variables</w:t>
      </w:r>
      <w:r>
        <w:rPr>
          <w:rFonts w:eastAsiaTheme="minorEastAsia" w:cs="Times New Roman"/>
        </w:rPr>
        <w:t xml:space="preserve">.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iweekly sampling period (1–4). The random effect</w:t>
      </w:r>
      <w:r w:rsidR="00351D5F">
        <w:t>s</w:t>
      </w:r>
      <w: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sidR="00351D5F">
        <w:t xml:space="preserve">was assumed to </w:t>
      </w:r>
      <w:r>
        <w:rPr>
          <w:rFonts w:eastAsiaTheme="minorEastAsia"/>
        </w:rPr>
        <w:t xml:space="preserve">follow a Normal distribution </w:t>
      </w:r>
      <w:r w:rsidR="00351D5F">
        <w:rPr>
          <w:rFonts w:eastAsiaTheme="minorEastAsia"/>
        </w:rPr>
        <w:t xml:space="preserve">with mean </w:t>
      </w:r>
      <w:r>
        <w:rPr>
          <w:rFonts w:eastAsiaTheme="minorEastAsia"/>
        </w:rPr>
        <w:t>0</w:t>
      </w:r>
      <w:r w:rsidR="00404E1D">
        <w:rPr>
          <w:rFonts w:eastAsiaTheme="minorEastAsia"/>
        </w:rPr>
        <w:t xml:space="preserve"> and variance</w:t>
      </w:r>
      <w:r>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w:t>
      </w:r>
      <w:r>
        <w:t xml:space="preserve"> </w:t>
      </w:r>
      <w:commentRangeEnd w:id="16"/>
      <w:r>
        <w:rPr>
          <w:rStyle w:val="CommentReference"/>
        </w:rPr>
        <w:commentReference w:id="16"/>
      </w:r>
      <w:commentRangeEnd w:id="17"/>
      <w:r w:rsidR="00E722B0">
        <w:rPr>
          <w:rStyle w:val="CommentReference"/>
        </w:rPr>
        <w:commentReference w:id="17"/>
      </w:r>
      <w:r>
        <w:t xml:space="preserve">The full model was compared to models without effort, without random </w:t>
      </w:r>
      <w:r w:rsidR="00404E1D">
        <w:t xml:space="preserve">year </w:t>
      </w:r>
      <w:r>
        <w:t>effects, and</w:t>
      </w:r>
      <w:r w:rsidR="00404E1D">
        <w:t xml:space="preserve"> to</w:t>
      </w:r>
      <w:r>
        <w:t xml:space="preserve">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AEABF4A" w:rsidR="00920EBE" w:rsidRDefault="00920EBE" w:rsidP="00920EBE">
      <w:pPr>
        <w:ind w:firstLine="540"/>
        <w:rPr>
          <w:rFonts w:cs="Times New Roman"/>
        </w:rPr>
      </w:pPr>
      <w:r>
        <w:rPr>
          <w:rFonts w:cs="Times New Roman"/>
        </w:rPr>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 xml:space="preserve">(≤ 100 individuals caught in all samples combined) </w:t>
      </w:r>
      <w:r>
        <w:rPr>
          <w:rFonts w:cs="Times New Roman"/>
        </w:rPr>
        <w:t xml:space="preserve">that were excluded from the multivariate analysis of species </w:t>
      </w:r>
      <w:r>
        <w:rPr>
          <w:rFonts w:cs="Times New Roman"/>
        </w:rPr>
        <w:lastRenderedPageBreak/>
        <w:t xml:space="preserve">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r w:rsidRPr="00E8216E">
        <w:rPr>
          <w:rFonts w:cs="Times New Roman"/>
          <w:i/>
        </w:rPr>
        <w:t>i</w:t>
      </w:r>
      <w:r>
        <w:rPr>
          <w:rFonts w:cs="Times New Roman"/>
        </w:rPr>
        <w:t xml:space="preserve"> at station </w:t>
      </w:r>
      <w:r w:rsidRPr="007A12C8">
        <w:rPr>
          <w:rFonts w:cs="Times New Roman"/>
          <w:i/>
          <w:iCs/>
        </w:rPr>
        <w:t>s</w:t>
      </w:r>
      <w:r>
        <w:rPr>
          <w:rFonts w:cs="Times New Roman"/>
        </w:rPr>
        <w:t xml:space="preserve"> was </w:t>
      </w:r>
      <w:r w:rsidR="00404E1D">
        <w:rPr>
          <w:rFonts w:cs="Times New Roman"/>
        </w:rPr>
        <w:t>modeled</w:t>
      </w:r>
      <w:r>
        <w:rPr>
          <w:rFonts w:cs="Times New Roman"/>
        </w:rPr>
        <w:t xml:space="preserve">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764D90F8" w:rsidR="00920EBE" w:rsidRPr="0080270C" w:rsidRDefault="00404E1D" w:rsidP="009F6352">
      <w:pPr>
        <w:rPr>
          <w:rFonts w:eastAsiaTheme="minorEastAsia" w:cs="Times New Roman"/>
        </w:rPr>
      </w:pPr>
      <w:r>
        <w:rPr>
          <w:rFonts w:eastAsiaTheme="minorEastAsia" w:cs="Times New Roman"/>
        </w:rPr>
        <w:t>For each rare species, t</w:t>
      </w:r>
      <w:r w:rsidR="00920EBE">
        <w:rPr>
          <w:rFonts w:eastAsiaTheme="minorEastAsia" w:cs="Times New Roman"/>
        </w:rPr>
        <w:t>he most parsimonious model of logit</w:t>
      </w:r>
      <w:r>
        <w:rPr>
          <w:rFonts w:eastAsiaTheme="minorEastAsia" w:cs="Times New Roman"/>
        </w:rPr>
        <w:t>-transformed</w:t>
      </w:r>
      <w:r w:rsidR="00920EBE">
        <w:rPr>
          <w:rFonts w:eastAsiaTheme="minorEastAsia" w:cs="Times New Roman"/>
        </w:rPr>
        <w:t xml:space="preserve"> probability of occurrence </w:t>
      </w:r>
      <w:r>
        <w:rPr>
          <w:rFonts w:eastAsiaTheme="minorEastAsia" w:cs="Times New Roman"/>
        </w:rPr>
        <w:t xml:space="preserve">was </w:t>
      </w:r>
      <w:r w:rsidR="00920EBE">
        <w:rPr>
          <w:rFonts w:eastAsiaTheme="minorEastAsia" w:cs="Times New Roman"/>
        </w:rPr>
        <w:t xml:space="preserve">determined using AIC.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4C2AC281"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w:t>
      </w:r>
      <w:r w:rsidR="00B90AD6">
        <w:rPr>
          <w:rFonts w:cs="Times New Roman"/>
        </w:rPr>
        <w:t xml:space="preserve">identified as </w:t>
      </w:r>
      <w:r w:rsidR="004741ED">
        <w:rPr>
          <w:rFonts w:cs="Times New Roman"/>
        </w:rPr>
        <w:t xml:space="preserve">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the most </w:t>
      </w:r>
      <w:r w:rsidR="00B90AD6">
        <w:rPr>
          <w:rFonts w:cs="Times New Roman"/>
        </w:rPr>
        <w:t>numerous</w:t>
      </w:r>
      <w:r w:rsidR="00915AEE">
        <w:rPr>
          <w:rFonts w:cs="Times New Roman"/>
        </w:rPr>
        <w:t xml:space="preserve">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B9B05F4" w:rsidR="000F07F6" w:rsidRDefault="00EC4DD4" w:rsidP="000F07F6">
      <w:pPr>
        <w:ind w:firstLine="720"/>
        <w:rPr>
          <w:rFonts w:cs="Times New Roman"/>
        </w:rPr>
      </w:pPr>
      <w:r>
        <w:rPr>
          <w:rFonts w:cs="Times New Roman"/>
        </w:rPr>
        <w:lastRenderedPageBreak/>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6A6D41">
        <w:rPr>
          <w:rFonts w:cs="Times New Roman"/>
        </w:rPr>
        <w:t>,</w:t>
      </w:r>
      <w:r w:rsidR="00050825" w:rsidRPr="003C3FC4">
        <w:rPr>
          <w:rFonts w:cs="Times New Roman"/>
        </w:rPr>
        <w:t xml:space="preserve"> and salinity ranged from </w:t>
      </w:r>
      <w:r w:rsidR="00050825">
        <w:rPr>
          <w:rFonts w:cs="Times New Roman"/>
        </w:rPr>
        <w:t xml:space="preserve">0.14 to 28.7 ppt (mean = 11.4 ppt). </w:t>
      </w:r>
      <w:r w:rsidR="000F07F6">
        <w:rPr>
          <w:rFonts w:cs="Times New Roman"/>
        </w:rPr>
        <w:t xml:space="preserve">Annual water temperature increased significantly over 2001–2018 (linear regression, </w:t>
      </w:r>
      <w:r w:rsidR="00D631CA">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w:t>
      </w:r>
      <w:r w:rsidR="00D631CA">
        <w:rPr>
          <w:rFonts w:cs="Times New Roman"/>
        </w:rPr>
        <w:t>slope</w:t>
      </w:r>
      <w:r w:rsidR="000F07F6">
        <w:rPr>
          <w:rFonts w:cs="Times New Roman"/>
        </w:rPr>
        <w:t xml:space="preserv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w:t>
      </w:r>
      <w:r w:rsidR="00D631CA">
        <w:rPr>
          <w:rFonts w:cs="Times New Roman"/>
        </w:rPr>
        <w:t>slope</w:t>
      </w:r>
      <w:r w:rsidR="000F07F6">
        <w:rPr>
          <w:rFonts w:cs="Times New Roman"/>
        </w:rPr>
        <w:t xml:space="preserv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w:t>
      </w:r>
      <w:commentRangeStart w:id="18"/>
      <w:r w:rsidR="000F07F6">
        <w:rPr>
          <w:rFonts w:cs="Times New Roman"/>
        </w:rPr>
        <w:t xml:space="preserve">There were no significant changes in wind speed (linear regression, </w:t>
      </w:r>
      <w:r w:rsidR="00404E1D">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while the East-West wind directionality shifted to become more easterly (</w:t>
      </w:r>
      <w:commentRangeStart w:id="19"/>
      <w:commentRangeStart w:id="20"/>
      <w:r w:rsidR="00404E1D">
        <w:rPr>
          <w:rFonts w:cs="Times New Roman"/>
        </w:rPr>
        <w:t>slope</w:t>
      </w:r>
      <w:commentRangeEnd w:id="19"/>
      <w:r w:rsidR="00404E1D">
        <w:rPr>
          <w:rStyle w:val="CommentReference"/>
        </w:rPr>
        <w:commentReference w:id="19"/>
      </w:r>
      <w:commentRangeEnd w:id="20"/>
      <w:r w:rsidR="00B90AD6">
        <w:rPr>
          <w:rStyle w:val="CommentReference"/>
        </w:rPr>
        <w:commentReference w:id="20"/>
      </w:r>
      <w:r w:rsidR="00404E1D">
        <w:rPr>
          <w:rFonts w:cs="Times New Roman"/>
        </w:rPr>
        <w:t xml:space="preserve"> </w:t>
      </w:r>
      <w:r w:rsidR="000F07F6">
        <w:rPr>
          <w:rFonts w:cs="Times New Roman"/>
        </w:rPr>
        <w:t xml:space="preserve">=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xml:space="preserve">). </w:t>
      </w:r>
      <w:commentRangeEnd w:id="18"/>
      <w:r w:rsidR="00152AE6">
        <w:rPr>
          <w:rStyle w:val="CommentReference"/>
        </w:rPr>
        <w:commentReference w:id="18"/>
      </w:r>
      <w:r w:rsidR="000F07F6">
        <w:rPr>
          <w:rFonts w:cs="Times New Roman"/>
        </w:rPr>
        <w:t>Results from a correlation of environmental variables showed that the most correlated variables were salinity and Sagavanirktok River discharge</w:t>
      </w:r>
      <w:r w:rsidR="00D631CA">
        <w:rPr>
          <w:rFonts w:cs="Times New Roman"/>
        </w:rPr>
        <w:t xml:space="preserve"> </w:t>
      </w:r>
      <w:r w:rsidR="000F07F6">
        <w:rPr>
          <w:rFonts w:cs="Times New Roman"/>
        </w:rPr>
        <w:t>(-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21" w:name="_Hlk16262055"/>
        <m:r>
          <w:rPr>
            <w:rFonts w:ascii="Cambria Math" w:hAnsi="Cambria Math" w:cs="Times New Roman"/>
          </w:rPr>
          <m:t>ear</m:t>
        </m:r>
      </m:oMath>
      <w:bookmarkEnd w:id="21"/>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nMDS by environmental vectors revealed that species composition had </w:t>
      </w:r>
      <w:r w:rsidR="00EF17F0">
        <w:lastRenderedPageBreak/>
        <w:t>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nMDS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lastRenderedPageBreak/>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4BFD8EB2" w:rsidR="009A6DBC" w:rsidRDefault="008E2E3F" w:rsidP="009A6DBC">
      <w:pPr>
        <w:ind w:firstLine="720"/>
      </w:pPr>
      <w:r>
        <w:t>Model selection r</w:t>
      </w:r>
      <w:r w:rsidR="009A6DBC">
        <w:t xml:space="preserve">esults </w:t>
      </w:r>
      <w:r>
        <w:t xml:space="preserve">of the nMDS axes time series </w:t>
      </w:r>
      <w:r w:rsidR="009A6DBC">
        <w:t xml:space="preserve">showed </w:t>
      </w:r>
      <w:r>
        <w:t xml:space="preserve">that </w:t>
      </w:r>
      <w:r w:rsidR="009A6DBC">
        <w:t xml:space="preserve">nMDS axes 1 and 2 were best fit with a non-linear GAM framework (measured by </w:t>
      </w:r>
      <w:r w:rsidR="009644F4">
        <w:t>reduction in AIC</w:t>
      </w:r>
      <w:r w:rsidR="009A6DBC">
        <w:t xml:space="preserve">), while nMDS axis 3 </w:t>
      </w:r>
      <w:r w:rsidR="009644F4">
        <w:t>did not have a significant annual time trend</w:t>
      </w:r>
      <w:r w:rsidR="009A6DBC">
        <w:t>.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644F4">
        <w:t>, with the same temporal trend across all stations</w:t>
      </w:r>
      <w:r w:rsidR="009A6DBC">
        <w:t>.</w:t>
      </w:r>
      <w:r w:rsidR="00AC7A5F">
        <w:t xml:space="preserve"> Both nMDS axis 1 and 2 annual trends were highly non-linear (EDF = 8.9, p &lt; 0.001; EDF = 7.1, p &lt; 0.001, respectively).</w:t>
      </w:r>
      <w:r w:rsidR="009A6DBC">
        <w:t xml:space="preserve"> Results from the Chow test statistic</w:t>
      </w:r>
      <w:r w:rsidR="009644F4">
        <w:t xml:space="preserve"> (F-statistic</w:t>
      </w:r>
      <w:r w:rsidR="009A6DBC">
        <w:t xml:space="preserve">)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9644F4">
        <w:t>; t</w:t>
      </w:r>
      <w:r w:rsidR="002534D8">
        <w:t xml:space="preserve">hese three breakpoints were from </w:t>
      </w:r>
      <w:r w:rsidR="00C94958">
        <w:t xml:space="preserve">2013–2016. </w:t>
      </w:r>
      <w:r>
        <w:t>Based on these results, it was</w:t>
      </w:r>
      <w:r w:rsidR="009A6DBC">
        <w:t xml:space="preserve"> concluded that the overall time series of the nMDS axes showed no structural change. </w:t>
      </w:r>
    </w:p>
    <w:p w14:paraId="2F9D2BFD" w14:textId="4E0F09E3" w:rsidR="006F7CCE" w:rsidRDefault="0080270C" w:rsidP="00F86AD0">
      <w:pPr>
        <w:ind w:firstLine="720"/>
      </w:pPr>
      <w:r>
        <w:t xml:space="preserve">The linear models of </w:t>
      </w:r>
      <w:r w:rsidR="000F07F6">
        <w:t>the CPUE for each</w:t>
      </w:r>
      <w:r w:rsidR="002E7874">
        <w:t xml:space="preserve"> individual species showed </w:t>
      </w:r>
      <w:commentRangeStart w:id="22"/>
      <w:r w:rsidR="00404E1D">
        <w:t>significant associations in abundance</w:t>
      </w:r>
      <w:commentRangeEnd w:id="22"/>
      <w:r w:rsidR="00404E1D">
        <w:rPr>
          <w:rStyle w:val="CommentReference"/>
        </w:rPr>
        <w:commentReference w:id="22"/>
      </w:r>
      <w:r w:rsidR="002E7874">
        <w:t xml:space="preserv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w:t>
      </w:r>
      <w:r w:rsidR="006F7CCE">
        <w:lastRenderedPageBreak/>
        <w:t xml:space="preserve">Fourhorn Sculpin, Humpback Whitefish, and Least Cisco decreased in abundance (Table 2). </w:t>
      </w:r>
      <w:commentRangeStart w:id="23"/>
      <w:r w:rsidR="00AD7B00">
        <w:t xml:space="preserve">Water temperatures were significantly and positively associated with the abundance of Arctic Flounder, Broad Whitefish, </w:t>
      </w:r>
      <w:proofErr w:type="spellStart"/>
      <w:r w:rsidR="00AD7B00">
        <w:t>Fourhorn</w:t>
      </w:r>
      <w:proofErr w:type="spellEnd"/>
      <w:r w:rsidR="00AD7B00">
        <w:t xml:space="preserve"> Sculpin, and Saffron Cod</w:t>
      </w:r>
      <w:commentRangeEnd w:id="23"/>
      <w:r w:rsidR="00AD7B00">
        <w:rPr>
          <w:rStyle w:val="CommentReference"/>
        </w:rPr>
        <w:commentReference w:id="23"/>
      </w:r>
      <w:r w:rsidR="00AD7B00">
        <w:t xml:space="preserve">. </w:t>
      </w:r>
      <w:r w:rsidR="00673B01">
        <w:t xml:space="preserve">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548F5FD2"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w:t>
      </w:r>
      <w:r w:rsidR="00404E1D">
        <w:rPr>
          <w:rFonts w:cs="Times New Roman"/>
        </w:rPr>
        <w:t>Species richness was not significantly influenced by sampling effort, suggesting that the full community was sampled at all levels of sampling effort</w:t>
      </w:r>
      <w:r w:rsidR="00F14BBF">
        <w:rPr>
          <w:rFonts w:cs="Times New Roman"/>
        </w:rPr>
        <w:t xml:space="preserve">. </w:t>
      </w:r>
      <w:r>
        <w:rPr>
          <w:rFonts w:cs="Times New Roman"/>
        </w:rPr>
        <w:t xml:space="preserve">Species richness </w:t>
      </w:r>
      <w:r w:rsidR="00404E1D">
        <w:rPr>
          <w:rFonts w:cs="Times New Roman"/>
        </w:rPr>
        <w:t xml:space="preserve">showed a </w:t>
      </w:r>
      <w:r w:rsidR="00F14BBF">
        <w:rPr>
          <w:rFonts w:cs="Times New Roman"/>
        </w:rPr>
        <w:t>significant linear</w:t>
      </w:r>
      <w:r w:rsidR="00404E1D">
        <w:rPr>
          <w:rFonts w:cs="Times New Roman"/>
        </w:rPr>
        <w:t xml:space="preserve"> increase</w:t>
      </w:r>
      <w:r w:rsidR="00F14BBF">
        <w:rPr>
          <w:rFonts w:cs="Times New Roman"/>
        </w:rPr>
        <w:t xml:space="preserve"> </w:t>
      </w:r>
      <w:r>
        <w:rPr>
          <w:rFonts w:cs="Times New Roman"/>
        </w:rPr>
        <w:t>from 2001 to 2018 (</w:t>
      </w:r>
      <w:r w:rsidR="00F14BBF">
        <w:rPr>
          <w:rFonts w:cs="Times New Roman"/>
        </w:rPr>
        <w:t xml:space="preserve">GAM regression; </w:t>
      </w:r>
      <w:r w:rsidR="00404E1D">
        <w:rPr>
          <w:rFonts w:cs="Times New Roman"/>
        </w:rPr>
        <w:t>slope</w:t>
      </w:r>
      <w:r w:rsidR="00F14BBF">
        <w:rPr>
          <w:rFonts w:cs="Times New Roman"/>
        </w:rPr>
        <w:t xml:space="preserve"> = 0.11</w:t>
      </w:r>
      <w:r>
        <w:rPr>
          <w:rFonts w:cs="Times New Roman"/>
        </w:rPr>
        <w:t>, p = 0.0</w:t>
      </w:r>
      <w:r w:rsidR="00F14BBF">
        <w:rPr>
          <w:rFonts w:cs="Times New Roman"/>
        </w:rPr>
        <w:t>17</w:t>
      </w:r>
      <w:r>
        <w:rPr>
          <w:rFonts w:cs="Times New Roman"/>
        </w:rPr>
        <w:t xml:space="preserve">) and </w:t>
      </w:r>
      <w:r w:rsidR="00404E1D">
        <w:rPr>
          <w:rFonts w:cs="Times New Roman"/>
        </w:rPr>
        <w:t xml:space="preserve">a significant non-linear trend </w:t>
      </w:r>
      <w:r>
        <w:rPr>
          <w:rFonts w:cs="Times New Roman"/>
        </w:rPr>
        <w:t>over the season (GAM</w:t>
      </w:r>
      <w:r w:rsidR="00F14BBF">
        <w:rPr>
          <w:rFonts w:cs="Times New Roman"/>
        </w:rPr>
        <w:t>;</w:t>
      </w:r>
      <w:r>
        <w:rPr>
          <w:rFonts w:cs="Times New Roman"/>
        </w:rPr>
        <w:t xml:space="preserve"> p &lt; 0.001); Figure </w:t>
      </w:r>
      <w:r w:rsidR="00772314">
        <w:rPr>
          <w:rFonts w:cs="Times New Roman"/>
        </w:rPr>
        <w:t>4</w:t>
      </w:r>
      <w:r>
        <w:rPr>
          <w:rFonts w:cs="Times New Roman"/>
        </w:rPr>
        <w:t>). While the rate of species richness trends varied among stations, the increasing trend</w:t>
      </w:r>
      <w:r w:rsidR="00404E1D">
        <w:rPr>
          <w:rFonts w:cs="Times New Roman"/>
        </w:rPr>
        <w:t>s</w:t>
      </w:r>
      <w:r>
        <w:rPr>
          <w:rFonts w:cs="Times New Roman"/>
        </w:rPr>
        <w:t xml:space="preserve"> in species richness over years and during the season occurred at all four stations. </w:t>
      </w:r>
    </w:p>
    <w:p w14:paraId="125F92B4" w14:textId="0127248D" w:rsidR="00936EB0" w:rsidRPr="00A4316A" w:rsidRDefault="0088321C" w:rsidP="00A4316A">
      <w:pPr>
        <w:ind w:firstLine="720"/>
        <w:rPr>
          <w:rFonts w:cs="Times New Roman"/>
        </w:rPr>
      </w:pPr>
      <w:r>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w:t>
      </w:r>
      <w:r w:rsidR="00404E1D">
        <w:rPr>
          <w:rFonts w:cs="Times New Roman"/>
        </w:rPr>
        <w:t>slope</w:t>
      </w:r>
      <w:r>
        <w:rPr>
          <w:rFonts w:cs="Times New Roman"/>
        </w:rPr>
        <w:t xml:space="preserv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w:t>
      </w:r>
      <w:r w:rsidR="00404E1D">
        <w:rPr>
          <w:rFonts w:cs="Times New Roman"/>
        </w:rPr>
        <w:t>slope</w:t>
      </w:r>
      <w:r>
        <w:rPr>
          <w:rFonts w:cs="Times New Roman"/>
        </w:rPr>
        <w:t xml:space="preserv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w:t>
      </w:r>
      <w:r w:rsidR="00404E1D">
        <w:rPr>
          <w:rFonts w:cs="Times New Roman"/>
        </w:rPr>
        <w:t xml:space="preserve">slope </w:t>
      </w:r>
      <w:r>
        <w:rPr>
          <w:rFonts w:cs="Times New Roman"/>
        </w:rPr>
        <w:t xml:space="preserve">=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w:t>
      </w:r>
      <w:r>
        <w:rPr>
          <w:rFonts w:cs="Times New Roman"/>
        </w:rPr>
        <w:lastRenderedPageBreak/>
        <w:t>abundance</w:t>
      </w:r>
      <w:r w:rsidR="00404E1D">
        <w:rPr>
          <w:rFonts w:cs="Times New Roman"/>
        </w:rPr>
        <w:t xml:space="preserve"> over the course of the season</w:t>
      </w:r>
      <w:r>
        <w:rPr>
          <w:rFonts w:cs="Times New Roman"/>
        </w:rPr>
        <w:t xml:space="preserve"> </w:t>
      </w:r>
      <w:r w:rsidR="00A4316A">
        <w:rPr>
          <w:rFonts w:cs="Times New Roman"/>
        </w:rPr>
        <w:t xml:space="preserve">(biweekly periods 1–4; </w:t>
      </w:r>
      <w:r w:rsidR="00404E1D">
        <w:rPr>
          <w:rFonts w:cs="Times New Roman"/>
        </w:rPr>
        <w:t xml:space="preserve">slope </w:t>
      </w:r>
      <w:r>
        <w:rPr>
          <w:rFonts w:cs="Times New Roman"/>
        </w:rPr>
        <w:t xml:space="preserve">=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w:t>
      </w:r>
      <w:r w:rsidR="00404E1D">
        <w:rPr>
          <w:rFonts w:cs="Times New Roman"/>
        </w:rPr>
        <w:t xml:space="preserve">slope </w:t>
      </w:r>
      <w:r>
        <w:rPr>
          <w:rFonts w:cs="Times New Roman"/>
        </w:rPr>
        <w:t xml:space="preserve">=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A7119F8" w14:textId="1A498AD3" w:rsidR="0046795D" w:rsidRDefault="0046795D" w:rsidP="0046795D">
      <w:pPr>
        <w:pStyle w:val="Heading1"/>
      </w:pPr>
      <w:r>
        <w:t>Discussion</w:t>
      </w:r>
    </w:p>
    <w:p w14:paraId="5BCBF4B2" w14:textId="60E64134"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AD7B00">
        <w:t>were associated with</w:t>
      </w:r>
      <w:r w:rsidR="007E2C29">
        <w:t xml:space="preserve">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w:t>
      </w:r>
      <w:r w:rsidR="00AD7B00">
        <w:t>and</w:t>
      </w:r>
      <w:r w:rsidR="0088638D">
        <w:t xml:space="preserve"> favored species that were more generalist in life history. </w:t>
      </w:r>
    </w:p>
    <w:p w14:paraId="40AF96D8" w14:textId="04236C9E" w:rsidR="009166E4" w:rsidRDefault="00C94958" w:rsidP="00AD7B00">
      <w:pPr>
        <w:ind w:firstLine="720"/>
      </w:pPr>
      <w:r>
        <w:lastRenderedPageBreak/>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w:t>
      </w:r>
      <w:commentRangeStart w:id="24"/>
      <w:r w:rsidR="00AD7B00">
        <w:t xml:space="preserve">(Slimy Sculpin </w:t>
      </w:r>
      <w:r w:rsidR="00AD7B00">
        <w:lastRenderedPageBreak/>
        <w:t xml:space="preserve">and Burbot) are freshwater species, demonstrating either a potential shift in acceptable nearshore environmental conditions or possibly an expansion in the freshwater populations as individuals search for more suitabl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AD7B00">
        <w:fldChar w:fldCharType="begin" w:fldLock="1"/>
      </w:r>
      <w:r w:rsidR="00AD7B00">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AD7B00">
        <w:fldChar w:fldCharType="separate"/>
      </w:r>
      <w:r w:rsidR="00AD7B00" w:rsidRPr="001D24E0">
        <w:rPr>
          <w:noProof/>
        </w:rPr>
        <w:t>(Lehodey et al. 2006)</w:t>
      </w:r>
      <w:r w:rsidR="00AD7B00">
        <w:fldChar w:fldCharType="end"/>
      </w:r>
      <w:r w:rsidR="00AD7B00">
        <w:t xml:space="preserve">. </w:t>
      </w:r>
      <w:commentRangeEnd w:id="24"/>
      <w:r w:rsidR="00AD7B00">
        <w:rPr>
          <w:rStyle w:val="CommentReference"/>
        </w:rPr>
        <w:commentReference w:id="24"/>
      </w:r>
    </w:p>
    <w:p w14:paraId="78FC37BC" w14:textId="2F7F7A54"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w:t>
      </w:r>
      <w:r w:rsidR="00AD7B00">
        <w:t>associated with</w:t>
      </w:r>
      <w:r w:rsidR="002205E6">
        <w:t xml:space="preserve">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 xml:space="preserve">be </w:t>
      </w:r>
      <w:r w:rsidR="00532D58">
        <w:rPr>
          <w:rFonts w:cs="Times New Roman"/>
        </w:rPr>
        <w:lastRenderedPageBreak/>
        <w:t>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01306AE2"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w:t>
      </w:r>
      <w:commentRangeStart w:id="25"/>
      <w:r w:rsidR="00AD7B00">
        <w:t xml:space="preserve">extending habitat extents, </w:t>
      </w:r>
      <w:commentRangeEnd w:id="25"/>
      <w:r w:rsidR="00AD7B00">
        <w:rPr>
          <w:rStyle w:val="CommentReference"/>
        </w:rPr>
        <w:commentReference w:id="25"/>
      </w:r>
      <w:r w:rsidR="0071769E">
        <w:t xml:space="preserve">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lastRenderedPageBreak/>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nMDS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w:t>
      </w:r>
      <w:r w:rsidR="009B099E" w:rsidRPr="00613195">
        <w:lastRenderedPageBreak/>
        <w:t xml:space="preserve">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72D59CF7"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w:t>
      </w:r>
      <w:r w:rsidR="00AD7B00">
        <w:rPr>
          <w:rStyle w:val="tl8wme"/>
        </w:rPr>
        <w:t xml:space="preserve">the </w:t>
      </w:r>
      <w:r w:rsidR="00624B3D">
        <w:rPr>
          <w:rStyle w:val="tl8wme"/>
        </w:rPr>
        <w:t xml:space="preserve">likely reason </w:t>
      </w:r>
      <w:r w:rsidR="00624B3D">
        <w:rPr>
          <w:rStyle w:val="tl8wme"/>
        </w:rPr>
        <w:lastRenderedPageBreak/>
        <w:t xml:space="preserve">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26"/>
      <w:commentRangeStart w:id="27"/>
      <w:commentRangeStart w:id="28"/>
      <w:r w:rsidR="00AD7B00">
        <w:rPr>
          <w:rFonts w:cs="Times New Roman"/>
        </w:rPr>
        <w:t xml:space="preserve">. </w:t>
      </w:r>
      <w:commentRangeEnd w:id="26"/>
      <w:r w:rsidR="00AD7B00">
        <w:rPr>
          <w:rStyle w:val="CommentReference"/>
        </w:rPr>
        <w:commentReference w:id="26"/>
      </w:r>
      <w:commentRangeEnd w:id="27"/>
      <w:r w:rsidR="00AD7B00">
        <w:rPr>
          <w:rStyle w:val="CommentReference"/>
        </w:rPr>
        <w:commentReference w:id="27"/>
      </w:r>
      <w:commentRangeEnd w:id="28"/>
      <w:r w:rsidR="00AD7B00">
        <w:rPr>
          <w:rStyle w:val="CommentReference"/>
        </w:rPr>
        <w:commentReference w:id="28"/>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1FEA2F2B" w:rsidR="001E21F6" w:rsidRDefault="00A4316A" w:rsidP="009668DD">
      <w:pPr>
        <w:ind w:firstLine="720"/>
        <w:rPr>
          <w:rFonts w:cs="Times New Roman"/>
        </w:rPr>
      </w:pPr>
      <w:r>
        <w:rPr>
          <w:rFonts w:cs="Times New Roman"/>
        </w:rPr>
        <w:t xml:space="preserve">The observed variability in </w:t>
      </w:r>
      <w:r w:rsidR="001E21F6">
        <w:rPr>
          <w:rFonts w:cs="Times New Roman"/>
        </w:rPr>
        <w:t xml:space="preserve">catches were </w:t>
      </w:r>
      <w:r w:rsidR="00CB7339">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w:t>
      </w:r>
      <w:r>
        <w:rPr>
          <w:rFonts w:cs="Times New Roman"/>
        </w:rPr>
        <w:t>under</w:t>
      </w:r>
      <w:r w:rsidR="00546287">
        <w:rPr>
          <w:rFonts w:cs="Times New Roman"/>
        </w:rPr>
        <w:t xml:space="preserve"> different wind conditions were </w:t>
      </w:r>
      <w:r w:rsidR="00CB7339">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w:t>
      </w:r>
      <w:r w:rsidR="003B4622">
        <w:rPr>
          <w:rFonts w:cs="Times New Roman"/>
        </w:rPr>
        <w:lastRenderedPageBreak/>
        <w:t xml:space="preserve">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9"/>
      <w:commentRangeStart w:id="30"/>
      <w:r>
        <w:rPr>
          <w:rFonts w:cs="Times New Roman"/>
        </w:rPr>
        <w:t xml:space="preserve">. </w:t>
      </w:r>
      <w:commentRangeEnd w:id="29"/>
      <w:r>
        <w:rPr>
          <w:rStyle w:val="CommentReference"/>
        </w:rPr>
        <w:commentReference w:id="29"/>
      </w:r>
      <w:commentRangeEnd w:id="30"/>
      <w:r>
        <w:rPr>
          <w:rStyle w:val="CommentReference"/>
        </w:rPr>
        <w:commentReference w:id="30"/>
      </w:r>
    </w:p>
    <w:p w14:paraId="5FC2AFA9" w14:textId="5FB74F23"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 xml:space="preserve">espite natural variability and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31" w:name="_Toc510712063"/>
      <w:r>
        <w:lastRenderedPageBreak/>
        <w:t>Literature Cited</w:t>
      </w:r>
      <w:bookmarkEnd w:id="31"/>
    </w:p>
    <w:p w14:paraId="72E3289A" w14:textId="63AD3E8B" w:rsidR="00347530" w:rsidRPr="00347530" w:rsidRDefault="00B448CE" w:rsidP="0034753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47530" w:rsidRPr="00347530">
        <w:rPr>
          <w:rFonts w:cs="Times New Roman"/>
          <w:noProof/>
          <w:szCs w:val="24"/>
        </w:rPr>
        <w:t>Anderson MJ (2001) A new method for non-parametric multivariate analysis of variance. Austral Ecol 26:32–46</w:t>
      </w:r>
    </w:p>
    <w:p w14:paraId="0F99803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0ED7FFDE"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ai J, Perron P (2003) Computation and analysis of multiple structural change models. J Appl Econom 18:1–22. doi: 10.1002/jae.659</w:t>
      </w:r>
    </w:p>
    <w:p w14:paraId="0F7FAB3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ailey KM (2000) Shifting control of recruitment of walleye pollock Theragra chalcogramma after a major climatic and ecosystem change. Mar Ecol Prog Ser 198:215–224</w:t>
      </w:r>
    </w:p>
    <w:p w14:paraId="2FD8F07E"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308EE77E"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75539ED1"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isson PA, Dunham JB, Reeves GH (2009) Freshwater ecosystems and resilience of Pacific salmon: habitat management based on natural variability. Ecol Soc 14:45. doi: 10.5751/ES-02784-140145</w:t>
      </w:r>
    </w:p>
    <w:p w14:paraId="2400B42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luhm BA, Gebruk A, Gradinger RR, et al (2011) Arctic Marine Biodiversity: An Update of Species Richness and Examples of Biodiversity Change. Oceanography 24:232–248. doi: 10.5670/oceanog.2011.75</w:t>
      </w:r>
    </w:p>
    <w:p w14:paraId="4A0C42AA"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œuf G, Payan P (2001) How should salinity influence fish growth? Comp Biochem Physiol - Part C Toxicol Pharmacol 130:411–423. doi: 10.1016/S1532-0456(01)00268-X</w:t>
      </w:r>
    </w:p>
    <w:p w14:paraId="53664F52"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ond WA, Erickson RN (1985) Life history studies of anadromous coregonid fishes in two freshwater lake Systems on the Tuktoyaktuk Peninsula, Northwest Territories. Can Tech Rep Fish Aquat Sci 1336:</w:t>
      </w:r>
    </w:p>
    <w:p w14:paraId="16FDD54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22EBF27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Bradstreet MSW, Cross WE (1982) Trophic relationships at high Arctic ice edges. Arctic 35:1–12. doi: 10.1016/0266-9838(93)90013-8</w:t>
      </w:r>
    </w:p>
    <w:p w14:paraId="50C27C4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lastRenderedPageBreak/>
        <w:t>Carpenter SR, Cole JJ, Pace ML, et al (2011) Early warnings of regime shifts: A whole-ecosystem experiment. Science (80- ) 332:1079–1082. doi: 10.1126/science.1203672</w:t>
      </w:r>
    </w:p>
    <w:p w14:paraId="5025911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larke KR (1993) Non-parametric multivariate analyses of changes in community structure. 117–143</w:t>
      </w:r>
    </w:p>
    <w:p w14:paraId="4C3C2A7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larke KR, Ainsworth M (1993) A method of linking multivariate community structure to environmental variables. Mar Ecol Prog Ser 92:205–219. doi: 10.3354/meps092205</w:t>
      </w:r>
    </w:p>
    <w:p w14:paraId="3B372FB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ollie JS, Wood AD, Jeffries HP (2008) Long-term shifts in the species composition of a coastal fish community. Can J Fish Aquat Sci 65:1352–1365. doi: 10.1139/F08-048</w:t>
      </w:r>
    </w:p>
    <w:p w14:paraId="4F2F4B3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osta MJ, Vasconcelos R, Costa JL, Cabral HN (2007) River flow influence on the fish community of the Tagus estuary (Portugal). Hydrobiologia 587:113–123. doi: 10.1007/s10750-007-0690-x</w:t>
      </w:r>
    </w:p>
    <w:p w14:paraId="64644EF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outant CC (1987) Thermal preference: when does an asset become a liability? Environ Biol Fishes 18:161–172. doi: 10.1007/BF00000356</w:t>
      </w:r>
    </w:p>
    <w:p w14:paraId="77376F5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raig PC (1984) Fish use of coastal waters of the Alaska Beaufort Sea: a review. Trans Am Fish Soc 113:265–282. doi: 10.1577/1548-8659(1984)113&lt;265:FUOCWO&gt;2.0.CO;2</w:t>
      </w:r>
    </w:p>
    <w:p w14:paraId="24B658BC"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raig PC (1989) An introduction to anadromous fishes in the Alaskan Arctic. Biol Pap Univ Alaska 27–54</w:t>
      </w:r>
    </w:p>
    <w:p w14:paraId="0276E3C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raig PC, Griffiths WB, Haldorson L, McElderry H (1985) Distributional patterns of fishes in an Alaskan Arctic lagoon. Polar Biol 4:9–18</w:t>
      </w:r>
    </w:p>
    <w:p w14:paraId="260C83E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ushing DH (1990) Plankton production and year-class strength in fish populations: An update of the match/mismatch hypothesis. Adv Mar Biol 26:249–293. doi: 10.1016/S0065-2881(08)60202-3</w:t>
      </w:r>
    </w:p>
    <w:p w14:paraId="492D53D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AF659E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Dahlke FT, Butzin M, Nahrgang J, et al (2018) Northern cod species face spawning habitat losses if global warming exceeds 1.5°C. Sci Adv 4:1–11. doi: 10.1126/sciadv.aas8821</w:t>
      </w:r>
    </w:p>
    <w:p w14:paraId="07E434B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de March BGE (1989) Salinity tolerance of larval and juvenile Broad Whitefish (Coregonus nasus). Can J Zool 67:2392–2397</w:t>
      </w:r>
    </w:p>
    <w:p w14:paraId="58C5ECEC"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3C1F014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0C81286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Elmqvist T, Folke C, Nystrom M, et al (2003) Response diversity, ecosystem change, and resilience. Front Ecol Environ 1:488–494. doi: 10.2307/3868116</w:t>
      </w:r>
    </w:p>
    <w:p w14:paraId="51F8044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32C92A9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6A73433C"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Fissel DB (1988) Recruitment of Canadian Arctic Cisco (Coregonus autumnalis) into Alaskan waters. Can J Fish Aquat Sci 45:906–910. doi: 10.1139/f88-110</w:t>
      </w:r>
    </w:p>
    <w:p w14:paraId="62E73BF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5BF49DDE"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Griffiths WB (1990) Effect of wind on the recruitment of Canadian Arctic Cisco (Coregonus autumnalis) into the central Alaskan Beaufort Sea. Can J Fish Aquat Sci 47:2164–2171. doi: 10.1139/f90-241</w:t>
      </w:r>
    </w:p>
    <w:p w14:paraId="5259226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408940E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6C8AB673"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Martin LR, Gallaway BJ, et al (1999) Prudhoe Bay causeways and the summer coastal movements of Arctic Cisco and Least Cisco. Arctic 52:139–151. doi: 10.1007/s</w:t>
      </w:r>
    </w:p>
    <w:p w14:paraId="20865B41"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echhelm RG, Streever B, Gallaway BJ (2007) The Arctic Cisco (Coregonus autumnalis) subsistence and commercial fisheries, Colville River, Alaska: A conceptual model. Arctic 60:421–429</w:t>
      </w:r>
    </w:p>
    <w:p w14:paraId="5D67A1A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Fossheim M, Primicerio R, Johannesen E, et al (2015) Recent warming leads to a rapid borealization of fish communities in the Arctic. Nat Clim Chang 5:673–677. doi: 10.1038/nclimate2647</w:t>
      </w:r>
    </w:p>
    <w:p w14:paraId="6BB18A1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150B68F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Grebmeier JM, Overland JE, Moore SE, et al (2006) A major ecosystem shift in the northern Bering Sea. Science (80- ) 311:1461–1464. doi: 10.1126/science.1121365</w:t>
      </w:r>
    </w:p>
    <w:p w14:paraId="71C60EF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Green DG, Priest JT, Gatt KP, Sutton TM (2018) Beaufort Sea nearshore fish monitoring study: 2018 annual report. Fairbanks, Alaska</w:t>
      </w:r>
    </w:p>
    <w:p w14:paraId="5638E7A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Guisan A, Edwards TC, Hastie T (2002) Generalized linear and generalized additive models in studies of species distributions: setting the scene. Ecol Modell 157:89–100. doi: 10.1016/S0304-3800(02)00204-1</w:t>
      </w:r>
    </w:p>
    <w:p w14:paraId="601BEE4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Harter BB, Elliott KH, Divoky GJ, Davoren GK (2013) Arctic Cod (Boreogadus saida) as prey: fish length-energetics relationships in the Beaufort Sea and Hudson Bay. Arctic 66:191–196</w:t>
      </w:r>
    </w:p>
    <w:p w14:paraId="2A90CFE5"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Hiddink JG, ter Hofstede R (2008) Climate induced increases in species richness of marine fishes. Glob Chang Biol 14:453–460. doi: 10.1111/j.1365-2486.2007.01518.x</w:t>
      </w:r>
    </w:p>
    <w:p w14:paraId="10843D37"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Higdon JW, Ferguson SH (2009) Loss of Arctic sea ice causing punctuated change in sightings of killer whales (Orcinus orca) over the past century. Ecol Appl 19:1365–1375</w:t>
      </w:r>
    </w:p>
    <w:p w14:paraId="3C2D2339"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Hunt GL, Stabeno P, Walters G, et al (2002) Climate change and control of the southeastern Bering Sea pelagic ecosystem. Deep Res Part II Top Stud Oceanogr 49:5821–5853. doi: 10.1016/S0967-0645(02)00321-1</w:t>
      </w:r>
    </w:p>
    <w:p w14:paraId="2AAD1D0C"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4E4018F2"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Irvine JR, Macdonald RW, Brown RJ, et al (2009) Salmon in the Arctic and how they avoid lethal low temperatures. North Pacific Anadromous Fish Comm Bull 5:39–50</w:t>
      </w:r>
    </w:p>
    <w:p w14:paraId="0C09CF9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Jackson DA, Peres-Neto PR, Olden JD (2001) What controls who is where in freshwater fish communities – the roles of biotic, abiotic, and spatial factors. Can J Fish Aquat Sci 58:157–170. doi: 10.1139/cjfas-58-1-157</w:t>
      </w:r>
    </w:p>
    <w:p w14:paraId="6F6E6963"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Karr JR (1981) Assessment of biotic integrity using fish communities. Fisheries 6:21–27. doi: 10.1577/1548-8446(1981)006&lt;0021:aobiuf&gt;2.0.co;2</w:t>
      </w:r>
    </w:p>
    <w:p w14:paraId="79CDF35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6CFE7FD1"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 xml:space="preserve">Kruskal JB (1964) Multidimensional scaling by optimizing goodness of fit to a nonmetric </w:t>
      </w:r>
      <w:r w:rsidRPr="00347530">
        <w:rPr>
          <w:rFonts w:cs="Times New Roman"/>
          <w:noProof/>
          <w:szCs w:val="24"/>
        </w:rPr>
        <w:lastRenderedPageBreak/>
        <w:t>hypothesis. Psychometrika 29:1–27. doi: 10.1007/bf02289565</w:t>
      </w:r>
    </w:p>
    <w:p w14:paraId="7A7A5BF3"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4326703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Legendre P, Legendre L (2012) Numerical ecology, 3rd editio. Elsevier</w:t>
      </w:r>
    </w:p>
    <w:p w14:paraId="34AAC57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Lehodey P, Alheit J, Barange M, et al (2006) Climate variability, fish, and fisheries. J Clim 19:5009–5030. doi: 10.1175/jcli3898.1</w:t>
      </w:r>
    </w:p>
    <w:p w14:paraId="166652E1"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6E8643B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2FE1F79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Marchand J (1991) The influence of environmental conditions on settlement, distribution and growth of 0-group sole (Solea solea (L.)) in a macrotidal estuary (Vilaine France). Netherlands J Sea Res 27:307–316</w:t>
      </w:r>
    </w:p>
    <w:p w14:paraId="0AE32EDA"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Moerlein KJ, Carothers C (2012) Total environment of change: Impacts of climate change and social transitions on subsistence fisheries in Northwest Alaska. Ecol Soc 17:10. doi: 10.5751/ES-04543-170110</w:t>
      </w:r>
    </w:p>
    <w:p w14:paraId="48890503"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Monaghan P (2008) Early growth conditions, phenotypic development and environmental change. Philos Trans R Soc B Biol Sci 363:1635–1645. doi: 10.1098/rstb.2007.0011</w:t>
      </w:r>
    </w:p>
    <w:p w14:paraId="4B92172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Moore SE (2008) Marine mammals as ecosystem sentinels. J Mammal 89:534–540. doi: 10.1644/07-mamm-s-312r1.1</w:t>
      </w:r>
    </w:p>
    <w:p w14:paraId="3E9050C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Mueter FJ, Litzow MA (2008) Sea ice retreat alters the biogeography of the Bering Sea. Ecol Appl 18:309–320</w:t>
      </w:r>
    </w:p>
    <w:p w14:paraId="41778895"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21BF8F00"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Nikolopoulos A, Pickart RS, Fratantoni PS, et al (2009) The western Arctic boundary current at 152°W: Structure, variability, and transport. Deep Res Part II Top Stud Oceanogr 56:1164–1181. doi: 10.1016/j.dsr2.2008.10.014</w:t>
      </w:r>
    </w:p>
    <w:p w14:paraId="4CDDC8CB"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NPFMC (2009) Fishery management plan for fish resources of the Arctic management area. North Pacific Fishery Management Council, Anchorage, Alaska</w:t>
      </w:r>
    </w:p>
    <w:p w14:paraId="736CECC2"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lastRenderedPageBreak/>
        <w:t>Oksanen J, Blanchet FG, Friendly M, et al (2019) vegan: community ecology Package. R package version 2.5-5. https://CRAN.R-project.org/package=vegan</w:t>
      </w:r>
    </w:p>
    <w:p w14:paraId="34C3C69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auly D (1980) On the interrelationships between natural mortality, growth parameters, and mean environmental temperature in 175 fish stocks. ICES J Mar Sci 39:175–192. doi: 10.1093/icesjms/39.2.175</w:t>
      </w:r>
    </w:p>
    <w:p w14:paraId="55A648E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eterson G, Allen CR, Holling CS (1998) Ecological resilience, biodiversity, and scale. Ecosystems 1:6–18. doi: 10.1007/s100219900002</w:t>
      </w:r>
    </w:p>
    <w:p w14:paraId="67487D2B"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ickart RS, Moore GWK, Torres DJ, et al (2009) Upwelling on the continental slope of the Alaskan Beaufort Sea: Storms, ice, and oceanographic response. J Geophys Res 114:1–17. doi: 10.1029/2008JC005009</w:t>
      </w:r>
    </w:p>
    <w:p w14:paraId="62F6C8F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imm SL (1984) The complexity and stability of ecosystems. Nature 307:321–326</w:t>
      </w:r>
    </w:p>
    <w:p w14:paraId="3089811B"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oos MS, Jackson DA (2012) Addressing the removal of rare species in multivariate bioassessments: The impact of methodological choices. Ecol Indic 18:82–90. doi: 10.1016/j.ecolind.2011.10.008</w:t>
      </w:r>
    </w:p>
    <w:p w14:paraId="262AB191"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ower G (1997) A review of fish ecology in Arctic North America. In: Reynolds JB (ed) Fish Ecology in Arctic North America. American Fisheries Society, Bethesda, Maryland, pp 13–39</w:t>
      </w:r>
    </w:p>
    <w:p w14:paraId="4EEAC97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Priest JT, Green DG, Fletcher BM, Sutton TM (2018) Beaufort Sea nearshore fish monitoring study: 2017 annual report. Fairbanks, Alaska</w:t>
      </w:r>
    </w:p>
    <w:p w14:paraId="203FA02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R Core Team (2019) R: A language and environment for statistical computing. R Foundation for Statistical Computing, Vienna, Austria. URL https://www.R-project.org/</w:t>
      </w:r>
    </w:p>
    <w:p w14:paraId="43EF4A9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4E0E3217"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Reist JD, Wrona FJ, Prowse TD, et al (2006) General effects of climate change on Arctic fishes and fish populations. Ambio 35:370–380. doi: 10.1579/0044-7447(2006)35</w:t>
      </w:r>
    </w:p>
    <w:p w14:paraId="11A47A05"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Ross BD (1988) Causeways in the Alaskan Beaufort Sea. United States Environmental Protection Agency, Anchorage, Alaska</w:t>
      </w:r>
    </w:p>
    <w:p w14:paraId="6DE9C73D"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Roux MJ, Harwood LA, Zhu X, Sparling P (2016) Early summer near-shore fish assemblage and environmental correlates in an Arctic estuary. J Great Lakes Res 42:256–266. doi: 10.1016/j.jglr.2015.04.005</w:t>
      </w:r>
    </w:p>
    <w:p w14:paraId="3C8D5C8E"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 xml:space="preserve">Scheffer M, Carpenter SR, Foley JA, et al (2001) Catastrophic shifts in ecosystems. Nature </w:t>
      </w:r>
      <w:r w:rsidRPr="00347530">
        <w:rPr>
          <w:rFonts w:cs="Times New Roman"/>
          <w:noProof/>
          <w:szCs w:val="24"/>
        </w:rPr>
        <w:lastRenderedPageBreak/>
        <w:t>413:591–596</w:t>
      </w:r>
    </w:p>
    <w:p w14:paraId="162494EC"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Seigle JC, Gottschalk JM (2013) Fall 2012 subsistence fishery monitoring on the Colville River. ABR, Inc. – Environmental Research &amp; Services, Fairbanks, Alaska</w:t>
      </w:r>
    </w:p>
    <w:p w14:paraId="1471D357"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Sheaves M, Baker R, Nagelkerken I, Connolly RM (2014) True value of estuarine and coastal nurseries for fish: Incorporating complexity and dynamics. Estuaries and Coasts 38:401–414. doi: 10.1007/s12237-014-9846-x</w:t>
      </w:r>
    </w:p>
    <w:p w14:paraId="6DC56D85"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Sirenko BI, Gagaev SY (2007) Unusual abundance of macrobenthos and biological invasions in the Chukchi Sea. Russ J Mar Biol 33:355–364. doi: 10.1134/S1063074007060016</w:t>
      </w:r>
    </w:p>
    <w:p w14:paraId="4A077B01"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Stevenson DE, Lauth RR (2019) Bottom trawl surveys in the northern Bering Sea indicate recent shifts in the distribution of marine species. Polar Biol 42:407–421. doi: 10.1007/s00300-018-2431-1</w:t>
      </w:r>
    </w:p>
    <w:p w14:paraId="1C06C097"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Thedinga JF, Johnson SW, Neff AD, et al (2013) Nearshore fish assemblages of the Northeastern Chukchi Sea, Alaska. Arctic 66:257–268</w:t>
      </w:r>
    </w:p>
    <w:p w14:paraId="4A17118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Thorpe JE (1994) Salmonid fishes and the estuarine environment. Estuaries 17:76–93</w:t>
      </w:r>
    </w:p>
    <w:p w14:paraId="72097755"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Thorsteinson LK, Love MS (2016) Alaska Arctic marine fish ecology catalog. U.S. Geological Survey Scientific Investigations Report 2016-5038 (OCS Study, BOEM 2016-048)</w:t>
      </w:r>
    </w:p>
    <w:p w14:paraId="7033F6A8"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USGS (2018) USGS National Water Information System - Sagavanirktok River near Pump Station 3, Alaska. https://waterdata.usgs.gov/ak/nwis/uv?site_no=15908000. Accessed 2 Apr 2018</w:t>
      </w:r>
    </w:p>
    <w:p w14:paraId="148A71C3"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1E3AFA84"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57A96807"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von Biela VR, Zimmerman CE, Cohn BR, Welker JM (2013) Terrestrial and marine trophic pathways support young-of-year growth in a nearshore Arctic fish. Polar Biol 36:137–146. doi: 10.1007/s00300-012-1244-x</w:t>
      </w:r>
    </w:p>
    <w:p w14:paraId="1908B8BA"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Warwick RM, Clarke KR (1993) Increased variability as a symptom of stress in marine communities. J Exp Mar Bio Ecol 172:215–226. doi: 10.1016/0022-0981(93)90098-9</w:t>
      </w:r>
    </w:p>
    <w:p w14:paraId="7EA3656C"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Werner EE, Gilliam JF (1984) The ontogenetic niche and species interactions in size-structured populations. Annu Rev Ecol Syst 15:393–425</w:t>
      </w:r>
    </w:p>
    <w:p w14:paraId="5D76E6BB"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lastRenderedPageBreak/>
        <w:t>Wilson SK, Burgess SC, Cheal AJ, et al (2008) Habitat utilization by coral reef fish: implications for specialists vs. generalists in a changing environment. J Anim Ecol 77:220–228. doi: 10.1111/j.1365-2656.2007.01341.x</w:t>
      </w:r>
    </w:p>
    <w:p w14:paraId="357E6F92"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Wood SN (2011) Fast stable restricted maximum likelihood and marginal likelihood estimation of semiparametric generalized linear models. J R Stat Soc 73:3–36</w:t>
      </w:r>
    </w:p>
    <w:p w14:paraId="4E8B137F"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Wood SN (2017) Generalized Additive Models: An introduction with R (2nd edition). Chapman and Hall/CRC</w:t>
      </w:r>
    </w:p>
    <w:p w14:paraId="4877D8B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Zeileis A, Kleiber C, Walter K, Hornik K (2003) Testing and dating of structural changes in practice. Comput Stat Data Anal 44:109–123. doi: 10.1016/S0167-9473(03)00030-6</w:t>
      </w:r>
    </w:p>
    <w:p w14:paraId="38C19556" w14:textId="77777777" w:rsidR="00347530" w:rsidRPr="00347530" w:rsidRDefault="00347530" w:rsidP="00347530">
      <w:pPr>
        <w:widowControl w:val="0"/>
        <w:autoSpaceDE w:val="0"/>
        <w:autoSpaceDN w:val="0"/>
        <w:adjustRightInd w:val="0"/>
        <w:spacing w:line="240" w:lineRule="auto"/>
        <w:ind w:left="480" w:hanging="480"/>
        <w:rPr>
          <w:rFonts w:cs="Times New Roman"/>
          <w:noProof/>
          <w:szCs w:val="24"/>
        </w:rPr>
      </w:pPr>
      <w:r w:rsidRPr="00347530">
        <w:rPr>
          <w:rFonts w:cs="Times New Roman"/>
          <w:noProof/>
          <w:szCs w:val="24"/>
        </w:rPr>
        <w:t>Zeileis A, Leisch F, Hornik K, Kleiber C (2002) strucchange: An R package for testing for structural change in linear regression models. J Stat Softw 7:1–38</w:t>
      </w:r>
    </w:p>
    <w:p w14:paraId="758AC833" w14:textId="77777777" w:rsidR="00347530" w:rsidRPr="00347530" w:rsidRDefault="00347530" w:rsidP="00347530">
      <w:pPr>
        <w:widowControl w:val="0"/>
        <w:autoSpaceDE w:val="0"/>
        <w:autoSpaceDN w:val="0"/>
        <w:adjustRightInd w:val="0"/>
        <w:spacing w:line="240" w:lineRule="auto"/>
        <w:ind w:left="480" w:hanging="480"/>
        <w:rPr>
          <w:rFonts w:cs="Times New Roman"/>
          <w:noProof/>
        </w:rPr>
      </w:pPr>
      <w:r w:rsidRPr="00347530">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6137D750" w:rsidR="004D2A1D" w:rsidRDefault="004D2A1D" w:rsidP="00C04E6B">
      <w:r>
        <w:lastRenderedPageBreak/>
        <w:t xml:space="preserve">Table 2. </w:t>
      </w:r>
      <w:commentRangeStart w:id="32"/>
      <w:commentRangeStart w:id="33"/>
      <w:r w:rsidR="00673B01">
        <w:t xml:space="preserve">Regression coefficients </w:t>
      </w:r>
      <w:commentRangeEnd w:id="32"/>
      <w:r w:rsidR="00673B01">
        <w:rPr>
          <w:rStyle w:val="CommentReference"/>
        </w:rPr>
        <w:commentReference w:id="32"/>
      </w:r>
      <w:commentRangeEnd w:id="33"/>
      <w:r w:rsidR="00311548">
        <w:rPr>
          <w:rStyle w:val="CommentReference"/>
        </w:rPr>
        <w:commentReference w:id="33"/>
      </w:r>
      <w:r w:rsidR="00673B01">
        <w:t xml:space="preserve">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w:t>
      </w:r>
      <w:r w:rsidR="00E54B16">
        <w:t>-per-unit-effort</w:t>
      </w:r>
      <w:r w:rsidR="00673B01">
        <w:t xml:space="preserve"> on year for each species, Prudhoe Bay, Alaska, 2001–2018. </w:t>
      </w:r>
      <w:r w:rsidR="00FE2452">
        <w:t>Significant effects (</w:t>
      </w:r>
      <w:r w:rsidR="00FE2452">
        <w:rPr>
          <w:rFonts w:cs="Times New Roman"/>
        </w:rPr>
        <w:t>α</w:t>
      </w:r>
      <w:r w:rsidR="00FE2452">
        <w:t xml:space="preserve"> &lt; 0.05) are </w:t>
      </w:r>
      <w:r w:rsidR="00E54B16">
        <w:t xml:space="preserve">in </w:t>
      </w:r>
      <w:r w:rsidR="00FE2452">
        <w:t>bold.</w:t>
      </w:r>
    </w:p>
    <w:p w14:paraId="607B2973" w14:textId="6F2EA0E1" w:rsidR="007E2F0E" w:rsidRPr="00C04E6B" w:rsidRDefault="007E2F0E" w:rsidP="00C04E6B">
      <w:pPr>
        <w:sectPr w:rsidR="007E2F0E" w:rsidRPr="00C04E6B">
          <w:pgSz w:w="12240" w:h="15840"/>
          <w:pgMar w:top="1440" w:right="1440" w:bottom="1440" w:left="1440" w:header="720" w:footer="720" w:gutter="0"/>
          <w:cols w:space="720"/>
          <w:docGrid w:linePitch="360"/>
        </w:sectPr>
      </w:pPr>
      <w:r w:rsidRPr="007E2F0E">
        <w:rPr>
          <w:noProof/>
        </w:rPr>
        <w:drawing>
          <wp:inline distT="0" distB="0" distL="0" distR="0" wp14:anchorId="4DB63C29" wp14:editId="16655D7F">
            <wp:extent cx="5943600" cy="332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28603D" w:rsidRPr="004F0EC0" w:rsidRDefault="0028603D"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28603D" w:rsidRPr="004F0EC0" w:rsidRDefault="0028603D"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28603D" w:rsidRPr="004F0EC0" w:rsidRDefault="0028603D"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28603D" w:rsidRPr="004F0EC0" w:rsidRDefault="0028603D"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28603D" w:rsidRPr="004F0EC0" w:rsidRDefault="0028603D"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28603D" w:rsidRPr="004F0EC0" w:rsidRDefault="0028603D"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28603D" w:rsidRPr="004F0EC0" w:rsidRDefault="0028603D"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28603D" w:rsidRPr="004F0EC0" w:rsidRDefault="0028603D"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28603D" w:rsidRPr="004F0EC0" w:rsidRDefault="0028603D"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28603D" w:rsidRPr="004F0EC0" w:rsidRDefault="0028603D"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0691D2EB" w:rsidR="00772314" w:rsidRDefault="00772314" w:rsidP="00772314">
      <w:r>
        <w:t xml:space="preserve">Figure 2. Annual </w:t>
      </w:r>
      <w:r w:rsidR="00E54B16">
        <w:t>variability</w:t>
      </w:r>
      <w:r>
        <w:t xml:space="preserve"> in salinity and water temperature by station, Prudhoe Bay, Alaska, 2001–2018, scaled to </w:t>
      </w:r>
      <w:r>
        <w:rPr>
          <w:rFonts w:cs="Times New Roman"/>
        </w:rPr>
        <w:t>µ</w:t>
      </w:r>
      <w:r w:rsidR="003255E2">
        <w:rPr>
          <w:rFonts w:cs="Times New Roman"/>
        </w:rPr>
        <w:t xml:space="preserve"> </w:t>
      </w:r>
      <w:r>
        <w:rPr>
          <w:rFonts w:cs="Times New Roman"/>
        </w:rPr>
        <w:t>=</w:t>
      </w:r>
      <w:r w:rsidR="003255E2">
        <w:rPr>
          <w:rFonts w:cs="Times New Roman"/>
        </w:rPr>
        <w:t xml:space="preserve"> </w:t>
      </w:r>
      <w:r>
        <w:rPr>
          <w:rFonts w:cs="Times New Roman"/>
        </w:rPr>
        <w:t>0 and σ</w:t>
      </w:r>
      <w:r w:rsidR="003255E2">
        <w:rPr>
          <w:rFonts w:cs="Times New Roman"/>
        </w:rPr>
        <w:t xml:space="preserve"> </w:t>
      </w:r>
      <w:r>
        <w:rPr>
          <w:rFonts w:cs="Times New Roman"/>
        </w:rPr>
        <w:t>=</w:t>
      </w:r>
      <w:r w:rsidR="003255E2">
        <w:rPr>
          <w:rFonts w:cs="Times New Roman"/>
        </w:rPr>
        <w:t xml:space="preserve"> </w:t>
      </w:r>
      <w:r>
        <w:rPr>
          <w:rFonts w:cs="Times New Roman"/>
        </w:rPr>
        <w:t>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 xml:space="preserve">Figure 3. Non-metric multidimensional scaling (nMDS) ordination of fish species composition from Prudhoe Bay, Alaska, 2001–2018. Dashed ellipses are 95% confidence intervals;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nMDS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31BB4FAE"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E54B16">
        <w:t xml:space="preserve">, </w:t>
      </w:r>
      <w:commentRangeStart w:id="34"/>
      <w:r w:rsidR="00E54B16">
        <w:t>with standard error bands (+/- 1 SE)</w:t>
      </w:r>
      <w:commentRangeEnd w:id="34"/>
      <w:r w:rsidR="00E54B16">
        <w:rPr>
          <w:rStyle w:val="CommentReference"/>
        </w:rPr>
        <w:commentReference w:id="34"/>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79D08931"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Only the</w:t>
      </w:r>
      <w:r w:rsidR="003255E2">
        <w:t xml:space="preserve"> three</w:t>
      </w:r>
      <w:r w:rsidR="002234AB">
        <w:t xml:space="preserve"> significant species are displayed. </w:t>
      </w:r>
      <w:commentRangeStart w:id="35"/>
      <w:r w:rsidR="00B94565">
        <w:t>Standard error ba</w:t>
      </w:r>
      <w:r w:rsidR="00E54B16">
        <w:t>nds (+/- 1 SE)</w:t>
      </w:r>
      <w:r w:rsidR="00B94565">
        <w:t xml:space="preserve"> </w:t>
      </w:r>
      <w:commentRangeEnd w:id="35"/>
      <w:r w:rsidR="00E54B16">
        <w:rPr>
          <w:rStyle w:val="CommentReference"/>
        </w:rPr>
        <w:commentReference w:id="35"/>
      </w:r>
      <w:r w:rsidR="00B94565">
        <w:t xml:space="preserve">are shown </w:t>
      </w:r>
      <w:r w:rsidR="001F4D18">
        <w:t>as shaded</w:t>
      </w:r>
      <w:r w:rsidR="00202C2E">
        <w:t xml:space="preserve"> areas</w:t>
      </w:r>
      <w:r w:rsidR="001F4D18">
        <w:t xml:space="preserve">. </w:t>
      </w:r>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Raborn" w:date="2019-10-21T07:31:00Z" w:initials="SR">
    <w:p w14:paraId="41F31483" w14:textId="77777777" w:rsidR="00A22C95" w:rsidRDefault="00A22C95" w:rsidP="00A22C95">
      <w:pPr>
        <w:pStyle w:val="CommentText"/>
      </w:pPr>
      <w:r>
        <w:rPr>
          <w:rStyle w:val="CommentReference"/>
        </w:rPr>
        <w:annotationRef/>
      </w:r>
      <w:r>
        <w:t>Seems redundant.  You’ve made this point.</w:t>
      </w:r>
    </w:p>
  </w:comment>
  <w:comment w:id="3" w:author="Scott Raborn" w:date="2019-10-21T07:33:00Z" w:initials="SR">
    <w:p w14:paraId="0E7A60FA" w14:textId="77777777" w:rsidR="00AA2DA2" w:rsidRDefault="00AA2DA2" w:rsidP="00AA2DA2">
      <w:pPr>
        <w:pStyle w:val="CommentText"/>
      </w:pPr>
      <w:r>
        <w:rPr>
          <w:rStyle w:val="CommentReference"/>
        </w:rPr>
        <w:annotationRef/>
      </w:r>
      <w:r>
        <w:t xml:space="preserve">I’ve always converted catch or </w:t>
      </w:r>
      <w:proofErr w:type="spellStart"/>
      <w:r>
        <w:t>cpue</w:t>
      </w:r>
      <w:proofErr w:type="spellEnd"/>
      <w:r>
        <w:t xml:space="preserve"> to relative abundances for species so that they sum to 1 within each sample.  Then I transformed environmental variables to z-scores.  I remember a couple of papers supporting this approach.  I also remember there were dozens of papers that have looked at all manner of combinations, and which seemed to work best.  I’m sure this was the best thing to do if Franz recommended it, but do you have a paper or two that justifies your transformation scheme here?</w:t>
      </w:r>
    </w:p>
  </w:comment>
  <w:comment w:id="4" w:author="Justin T Priest (DFG)" w:date="2019-12-07T13:34:00Z" w:initials="JTP">
    <w:p w14:paraId="6D22090A" w14:textId="2148F989" w:rsidR="00AA2DA2" w:rsidRDefault="00AA2DA2">
      <w:pPr>
        <w:pStyle w:val="CommentText"/>
      </w:pPr>
      <w:r>
        <w:rPr>
          <w:rStyle w:val="CommentReference"/>
        </w:rPr>
        <w:annotationRef/>
      </w:r>
      <w:r>
        <w:t>No citations that I know of</w:t>
      </w:r>
    </w:p>
  </w:comment>
  <w:comment w:id="5" w:author="Justin T Priest (DFG)" w:date="2019-12-07T13:42:00Z" w:initials="JTP">
    <w:p w14:paraId="64F90C63" w14:textId="74C7F0AB" w:rsidR="00671B53" w:rsidRDefault="00671B53">
      <w:pPr>
        <w:pStyle w:val="CommentText"/>
      </w:pPr>
      <w:r>
        <w:rPr>
          <w:rStyle w:val="CommentReference"/>
        </w:rPr>
        <w:annotationRef/>
      </w:r>
      <w:r>
        <w:t xml:space="preserve">SR: </w:t>
      </w:r>
      <w:r>
        <w:t>Is this right.  Or is this citation just an example of someone who did this once?  Maybe add a little more clarity to how you are using your citations.</w:t>
      </w:r>
    </w:p>
  </w:comment>
  <w:comment w:id="6" w:author="fmueter" w:date="2019-08-31T20:48:00Z" w:initials="f">
    <w:p w14:paraId="07211D74" w14:textId="77777777" w:rsidR="0028603D" w:rsidRDefault="0028603D" w:rsidP="00567004">
      <w:pPr>
        <w:pStyle w:val="CommentText"/>
      </w:pPr>
      <w:r>
        <w:rPr>
          <w:rStyle w:val="CommentReference"/>
        </w:rPr>
        <w:annotationRef/>
      </w:r>
      <w:r>
        <w:t xml:space="preserve">You said that you did NMDS in 3-D. Are you just ignoring the third axis? That may be </w:t>
      </w:r>
      <w:proofErr w:type="gramStart"/>
      <w:r>
        <w:t>OK</w:t>
      </w:r>
      <w:proofErr w:type="gramEnd"/>
      <w:r>
        <w:t xml:space="preserve"> but you should say so somewhere.</w:t>
      </w:r>
    </w:p>
  </w:comment>
  <w:comment w:id="7" w:author="Justin T Priest (DFG)" w:date="2019-09-05T21:16:00Z" w:initials="JTP">
    <w:p w14:paraId="6C2942AF" w14:textId="7D1AFB7F" w:rsidR="0028603D" w:rsidRDefault="0028603D">
      <w:pPr>
        <w:pStyle w:val="CommentText"/>
      </w:pPr>
      <w:r>
        <w:rPr>
          <w:rStyle w:val="CommentReference"/>
        </w:rPr>
        <w:annotationRef/>
      </w:r>
      <w:r>
        <w:t>I only ignored the 3</w:t>
      </w:r>
      <w:r w:rsidRPr="001B776D">
        <w:rPr>
          <w:vertAlign w:val="superscript"/>
        </w:rPr>
        <w:t>rd</w:t>
      </w:r>
      <w:r>
        <w:t xml:space="preserve"> axis for this analysis since I only plotted the nMDS in 2-D, which is what I was trying to convey here. </w:t>
      </w:r>
    </w:p>
  </w:comment>
  <w:comment w:id="8" w:author="Scott Raborn" w:date="2019-10-21T07:44:00Z" w:initials="SR">
    <w:p w14:paraId="2C36AB39" w14:textId="77777777" w:rsidR="00671B53" w:rsidRDefault="00671B53" w:rsidP="00671B53">
      <w:pPr>
        <w:pStyle w:val="CommentText"/>
      </w:pPr>
      <w:r>
        <w:rPr>
          <w:rStyle w:val="CommentReference"/>
        </w:rPr>
        <w:annotationRef/>
      </w:r>
      <w:r>
        <w:t>I don’t know that stepwise techniques always optimize parsimony.  No information criteria were available?</w:t>
      </w:r>
    </w:p>
  </w:comment>
  <w:comment w:id="10" w:author="Scott Raborn" w:date="2019-10-21T07:46:00Z" w:initials="SR">
    <w:p w14:paraId="00C67047" w14:textId="77777777" w:rsidR="00671B53" w:rsidRDefault="00671B53" w:rsidP="00671B53">
      <w:pPr>
        <w:pStyle w:val="CommentText"/>
      </w:pPr>
      <w:r>
        <w:rPr>
          <w:rStyle w:val="CommentReference"/>
        </w:rPr>
        <w:annotationRef/>
      </w:r>
      <w:r>
        <w:t>Seems like you could use Station as a random effect.</w:t>
      </w:r>
    </w:p>
  </w:comment>
  <w:comment w:id="11" w:author="fmueter" w:date="2019-09-22T21:23:00Z" w:initials="f">
    <w:p w14:paraId="38576C6B" w14:textId="77777777" w:rsidR="0028603D" w:rsidRDefault="0028603D" w:rsidP="00E722B0">
      <w:pPr>
        <w:pStyle w:val="CommentText"/>
      </w:pPr>
      <w:r>
        <w:rPr>
          <w:rStyle w:val="CommentReference"/>
        </w:rPr>
        <w:annotationRef/>
      </w:r>
      <w:r>
        <w:t>Do you mean a model without the year effect? Or a model with a linear year effect (by station? Or overall?).</w:t>
      </w:r>
    </w:p>
  </w:comment>
  <w:comment w:id="12" w:author="fmueter" w:date="2019-09-22T21:27:00Z" w:initials="f">
    <w:p w14:paraId="58DD1141" w14:textId="77777777" w:rsidR="0028603D" w:rsidRDefault="0028603D" w:rsidP="00E722B0">
      <w:pPr>
        <w:pStyle w:val="CommentText"/>
      </w:pPr>
      <w:r>
        <w:rPr>
          <w:rStyle w:val="CommentReference"/>
        </w:rPr>
        <w:annotationRef/>
      </w:r>
      <w:r>
        <w:t>I added this as an explanation for the breakpoint analysis, which otherwise comes completely out of the blue</w:t>
      </w:r>
    </w:p>
  </w:comment>
  <w:comment w:id="13" w:author="fmueter" w:date="2019-09-22T21:27:00Z" w:initials="f">
    <w:p w14:paraId="18C20E11" w14:textId="77777777" w:rsidR="0028603D" w:rsidRDefault="0028603D" w:rsidP="00E722B0">
      <w:pPr>
        <w:pStyle w:val="CommentText"/>
      </w:pPr>
      <w:r>
        <w:rPr>
          <w:rStyle w:val="CommentReference"/>
        </w:rPr>
        <w:annotationRef/>
      </w:r>
      <w:r>
        <w:t>Does this approach return AIC values? If so, you should include this model in the AIC comparisons to compare it against the GAM and linear models. The breakpoint analysis just fits another type of model as an alternative.</w:t>
      </w:r>
    </w:p>
  </w:comment>
  <w:comment w:id="14" w:author="fmueter" w:date="2019-09-22T21:34:00Z" w:initials="f">
    <w:p w14:paraId="417FC907" w14:textId="77777777" w:rsidR="0028603D" w:rsidRDefault="0028603D" w:rsidP="00E722B0">
      <w:pPr>
        <w:pStyle w:val="CommentText"/>
      </w:pPr>
      <w:r>
        <w:rPr>
          <w:rStyle w:val="CommentReference"/>
        </w:rPr>
        <w:annotationRef/>
      </w:r>
      <w:r>
        <w:t xml:space="preserve">Did you define these anywhere? I don’t think you need to define the CV as it is a common statistic. </w:t>
      </w:r>
    </w:p>
    <w:p w14:paraId="5E4FD953" w14:textId="77777777" w:rsidR="0028603D" w:rsidRDefault="0028603D" w:rsidP="00E722B0">
      <w:pPr>
        <w:pStyle w:val="CommentText"/>
      </w:pPr>
    </w:p>
    <w:p w14:paraId="38511F71" w14:textId="77777777" w:rsidR="0028603D" w:rsidRDefault="0028603D" w:rsidP="00E722B0">
      <w:pPr>
        <w:pStyle w:val="CommentText"/>
      </w:pPr>
      <w:r>
        <w:t xml:space="preserve">You do need to clarify, however, if you compute the mean and standard deviation over the 16 </w:t>
      </w:r>
      <w:proofErr w:type="spellStart"/>
      <w:r>
        <w:t>biweek</w:t>
      </w:r>
      <w:proofErr w:type="spellEnd"/>
      <w:r>
        <w:t xml:space="preserve">/station combinations (4 biweekly vales x 4 stations)? </w:t>
      </w:r>
    </w:p>
  </w:comment>
  <w:comment w:id="15" w:author="fmueter" w:date="2019-09-22T21:39:00Z" w:initials="f">
    <w:p w14:paraId="1B30072C" w14:textId="77777777" w:rsidR="0028603D" w:rsidRDefault="0028603D" w:rsidP="00E722B0">
      <w:pPr>
        <w:pStyle w:val="CommentText"/>
      </w:pPr>
      <w:r>
        <w:rPr>
          <w:rStyle w:val="CommentReference"/>
        </w:rPr>
        <w:annotationRef/>
      </w:r>
      <w:r>
        <w:t>This would imply that you computed a CV for each station based on the 4 biweekly CPUE values. I don’t think that is what you did?</w:t>
      </w:r>
    </w:p>
  </w:comment>
  <w:comment w:id="16" w:author="Justin T Priest (DFG)" w:date="2019-09-07T20:46:00Z" w:initials="JTP">
    <w:p w14:paraId="1B84547B" w14:textId="77777777" w:rsidR="0028603D" w:rsidRDefault="0028603D" w:rsidP="0096177F">
      <w:pPr>
        <w:pStyle w:val="CommentText"/>
      </w:pPr>
      <w:r>
        <w:rPr>
          <w:rStyle w:val="CommentReference"/>
        </w:rPr>
        <w:annotationRef/>
      </w:r>
      <w:r>
        <w:t xml:space="preserve">Please check over the model formula that I’ve done this correctly. </w:t>
      </w:r>
    </w:p>
  </w:comment>
  <w:comment w:id="17" w:author="Justin T Priest (DFG)" w:date="2019-10-08T21:30:00Z" w:initials="JTP">
    <w:p w14:paraId="5EBE8350" w14:textId="4A7A78B7" w:rsidR="0028603D" w:rsidRDefault="0028603D">
      <w:pPr>
        <w:pStyle w:val="CommentText"/>
      </w:pPr>
      <w:r>
        <w:rPr>
          <w:rStyle w:val="CommentReference"/>
        </w:rPr>
        <w:annotationRef/>
      </w:r>
      <w:r>
        <w:t>FM:</w:t>
      </w:r>
      <w:r w:rsidRPr="00E722B0">
        <w:t xml:space="preserve"> </w:t>
      </w:r>
      <w:r>
        <w:t>If you include the error term, the left-hand side simply becomes ‘species richness’. If you don’t include the error term, you get the expected value / predicted value. I suggest writing it with error term and using ‘Species Richness’ on the left</w:t>
      </w:r>
    </w:p>
  </w:comment>
  <w:comment w:id="19" w:author="fmueter" w:date="2019-09-23T08:20:00Z" w:initials="f">
    <w:p w14:paraId="1A9A4A54" w14:textId="77777777" w:rsidR="0028603D" w:rsidRDefault="0028603D" w:rsidP="00404E1D">
      <w:pPr>
        <w:pStyle w:val="CommentText"/>
      </w:pPr>
      <w:r>
        <w:rPr>
          <w:rStyle w:val="CommentReference"/>
        </w:rPr>
        <w:annotationRef/>
      </w:r>
      <w:r>
        <w:t>Be specific about what estimate you are showing. ‘estimate’ could refer to any model parameter. I only changed that here, be sure to change elsewhere as needed.</w:t>
      </w:r>
    </w:p>
  </w:comment>
  <w:comment w:id="20" w:author="Justin T Priest (DFG)" w:date="2019-12-07T15:29:00Z" w:initials="JTP">
    <w:p w14:paraId="654049A4" w14:textId="7AF57769" w:rsidR="00B90AD6" w:rsidRDefault="00B90AD6">
      <w:pPr>
        <w:pStyle w:val="CommentText"/>
      </w:pPr>
      <w:r>
        <w:rPr>
          <w:rStyle w:val="CommentReference"/>
        </w:rPr>
        <w:annotationRef/>
      </w:r>
      <w:r>
        <w:t>CHANGE ALL “ESTIMATES” TO “SLOPE” ETC</w:t>
      </w:r>
    </w:p>
  </w:comment>
  <w:comment w:id="18" w:author="Justin T Priest (DFG)" w:date="2019-09-11T22:01:00Z" w:initials="JTP">
    <w:p w14:paraId="710E7776" w14:textId="4FB60591" w:rsidR="0028603D" w:rsidRDefault="0028603D">
      <w:pPr>
        <w:pStyle w:val="CommentText"/>
      </w:pPr>
      <w:r>
        <w:rPr>
          <w:rStyle w:val="CommentReference"/>
        </w:rPr>
        <w:annotationRef/>
      </w:r>
      <w:r>
        <w:t>I deal with both elements of the wind vector separately to make it more clearly how and what is changing. Does that work?</w:t>
      </w:r>
    </w:p>
  </w:comment>
  <w:comment w:id="22" w:author="fmueter" w:date="2019-09-23T09:04:00Z" w:initials="f">
    <w:p w14:paraId="41EC3E45" w14:textId="77777777" w:rsidR="0028603D" w:rsidRDefault="0028603D" w:rsidP="00404E1D">
      <w:pPr>
        <w:pStyle w:val="CommentText"/>
      </w:pPr>
      <w:r>
        <w:rPr>
          <w:rStyle w:val="CommentReference"/>
        </w:rPr>
        <w:annotationRef/>
      </w:r>
      <w:r>
        <w:t xml:space="preserve">What do you mean by “significant associations in abundance”? Do you mean significant trends over time and associations with environmental variables? </w:t>
      </w:r>
    </w:p>
  </w:comment>
  <w:comment w:id="23" w:author="Scott Raborn" w:date="2019-10-21T08:07:00Z" w:initials="SR">
    <w:p w14:paraId="31FB22B5" w14:textId="77777777" w:rsidR="00AD7B00" w:rsidRDefault="00AD7B00" w:rsidP="00AD7B00">
      <w:pPr>
        <w:pStyle w:val="CommentText"/>
      </w:pPr>
      <w:r>
        <w:rPr>
          <w:rStyle w:val="CommentReference"/>
        </w:rPr>
        <w:annotationRef/>
      </w:r>
      <w:r>
        <w:t>I know this only proves correlation and suggest causation, but temperature would not depend on their abundances; their abundances would depend on temperature.  Maybe reverse the sentence.</w:t>
      </w:r>
    </w:p>
  </w:comment>
  <w:comment w:id="24" w:author="Scott Raborn" w:date="2019-10-21T08:14:00Z" w:initials="SR">
    <w:p w14:paraId="0FCBB7D1" w14:textId="77777777" w:rsidR="00AD7B00" w:rsidRDefault="00AD7B00" w:rsidP="00AD7B00">
      <w:pPr>
        <w:pStyle w:val="CommentText"/>
      </w:pPr>
      <w:r>
        <w:rPr>
          <w:rStyle w:val="CommentReference"/>
        </w:rPr>
        <w:annotationRef/>
      </w:r>
      <w:r>
        <w:t>Does this contradict the later conclusion that increased easterlies increased salinity? Maybe not.</w:t>
      </w:r>
    </w:p>
  </w:comment>
  <w:comment w:id="25" w:author="Scott Raborn" w:date="2019-10-21T08:15:00Z" w:initials="SR">
    <w:p w14:paraId="3981032B" w14:textId="77777777" w:rsidR="00AD7B00" w:rsidRDefault="00AD7B00" w:rsidP="00AD7B00">
      <w:pPr>
        <w:pStyle w:val="CommentText"/>
      </w:pPr>
      <w:r>
        <w:rPr>
          <w:rStyle w:val="CommentReference"/>
        </w:rPr>
        <w:annotationRef/>
      </w:r>
      <w:r>
        <w:t>Redundant.</w:t>
      </w:r>
    </w:p>
  </w:comment>
  <w:comment w:id="26" w:author="Justin Priest" w:date="2019-08-11T16:47:00Z" w:initials="JP">
    <w:p w14:paraId="2A4069D3" w14:textId="77777777" w:rsidR="00AD7B00" w:rsidRDefault="00AD7B00" w:rsidP="00AD7B00">
      <w:pPr>
        <w:pStyle w:val="CommentText"/>
      </w:pPr>
      <w:r>
        <w:rPr>
          <w:rStyle w:val="CommentReference"/>
        </w:rPr>
        <w:annotationRef/>
      </w:r>
      <w:r>
        <w:t>I would like some citations from Franz and Scott for this section</w:t>
      </w:r>
    </w:p>
  </w:comment>
  <w:comment w:id="27" w:author="fmueter" w:date="2019-09-23T08:45:00Z" w:initials="f">
    <w:p w14:paraId="04288538" w14:textId="77777777" w:rsidR="00AD7B00" w:rsidRDefault="00AD7B00" w:rsidP="00AD7B00">
      <w:pPr>
        <w:pStyle w:val="CommentText"/>
      </w:pPr>
      <w:r>
        <w:rPr>
          <w:rStyle w:val="CommentReference"/>
        </w:rPr>
        <w:annotationRef/>
      </w:r>
      <w:r>
        <w:t>Sorry – not sure I can help here. I’m actually not quite sure what the point of this paragraph is as it doesn’t really add much besides that it’s difficult to interpret results and that there is a lot of variability and uncertainty, which should be evident from the results and doesn’t add much to the discussion.</w:t>
      </w:r>
    </w:p>
  </w:comment>
  <w:comment w:id="28" w:author="Scott Raborn" w:date="2019-10-21T08:16:00Z" w:initials="SR">
    <w:p w14:paraId="218B6659" w14:textId="77777777" w:rsidR="00AD7B00" w:rsidRDefault="00AD7B00" w:rsidP="00AD7B00">
      <w:pPr>
        <w:pStyle w:val="CommentText"/>
      </w:pPr>
      <w:r>
        <w:rPr>
          <w:rStyle w:val="CommentReference"/>
        </w:rPr>
        <w:annotationRef/>
      </w:r>
      <w:r>
        <w:t>I agree.</w:t>
      </w:r>
    </w:p>
  </w:comment>
  <w:comment w:id="29" w:author="Justin Priest" w:date="2019-08-11T16:50:00Z" w:initials="JP">
    <w:p w14:paraId="76203A57" w14:textId="77777777" w:rsidR="0028603D" w:rsidRDefault="0028603D" w:rsidP="00A4316A">
      <w:pPr>
        <w:pStyle w:val="CommentText"/>
      </w:pPr>
      <w:r>
        <w:rPr>
          <w:rStyle w:val="CommentReference"/>
        </w:rPr>
        <w:annotationRef/>
      </w:r>
      <w:r>
        <w:t>I’d like some citations for this paragraph if FM or SR have any</w:t>
      </w:r>
    </w:p>
  </w:comment>
  <w:comment w:id="30" w:author="fmueter" w:date="2019-09-23T08:52:00Z" w:initials="f">
    <w:p w14:paraId="4D6B24E0" w14:textId="77777777" w:rsidR="0028603D" w:rsidRDefault="0028603D" w:rsidP="00A4316A">
      <w:pPr>
        <w:pStyle w:val="CommentText"/>
      </w:pPr>
      <w:r>
        <w:t xml:space="preserve">Your basic argument here, I think, is that the four stations adequately sample the variability across the region of interest and are therefore representative of the Prudhoe Bay study region. </w:t>
      </w:r>
      <w:r>
        <w:rPr>
          <w:rStyle w:val="CommentReference"/>
        </w:rPr>
        <w:annotationRef/>
      </w:r>
      <w:r>
        <w:t>I’m not very familiar with the literature on Prudhoe Bay fish communities to assess whether that is a fair statement.</w:t>
      </w:r>
    </w:p>
  </w:comment>
  <w:comment w:id="32" w:author="fmueter" w:date="2019-09-02T14:25:00Z" w:initials="f">
    <w:p w14:paraId="522B6196" w14:textId="77777777" w:rsidR="0028603D" w:rsidRDefault="0028603D" w:rsidP="00673B01">
      <w:pPr>
        <w:pStyle w:val="CommentText"/>
      </w:pPr>
      <w:r>
        <w:rPr>
          <w:rStyle w:val="CommentReference"/>
        </w:rPr>
        <w:annotationRef/>
      </w:r>
      <w:r>
        <w:t>Unclear – what is being regressed on what? The caption should be ‘stand-alone’ in the sense that a reader should be able to figure out what was done. It is also confusing in that (as I understand it) three column headers refer to the independent variable in a regression of CPUE(?), whereas one column label refers to the dependent variable regressed on Year (?). These should be clearly distinguished. Perhaps you can add a row at the top for the dependent variable and change CV to Year).</w:t>
      </w:r>
    </w:p>
  </w:comment>
  <w:comment w:id="33" w:author="Justin T Priest (DFG)" w:date="2019-09-05T19:21:00Z" w:initials="JTP">
    <w:p w14:paraId="56B370BF" w14:textId="3252D330" w:rsidR="0028603D" w:rsidRDefault="0028603D">
      <w:pPr>
        <w:pStyle w:val="CommentText"/>
      </w:pPr>
      <w:r>
        <w:rPr>
          <w:rStyle w:val="CommentReference"/>
        </w:rPr>
        <w:annotationRef/>
      </w:r>
      <w:r>
        <w:t>JTP double check that this is correctly worded.</w:t>
      </w:r>
    </w:p>
  </w:comment>
  <w:comment w:id="34" w:author="Justin T Priest (DFG)" w:date="2019-10-08T21:56:00Z" w:initials="JTP">
    <w:p w14:paraId="79EC9AF4" w14:textId="01B2B5F0" w:rsidR="0028603D" w:rsidRDefault="0028603D">
      <w:pPr>
        <w:pStyle w:val="CommentText"/>
      </w:pPr>
      <w:r>
        <w:rPr>
          <w:rStyle w:val="CommentReference"/>
        </w:rPr>
        <w:annotationRef/>
      </w:r>
      <w:r>
        <w:t>Double check if this is true.</w:t>
      </w:r>
    </w:p>
  </w:comment>
  <w:comment w:id="35" w:author="Justin T Priest (DFG)" w:date="2019-10-08T21:57:00Z" w:initials="JTP">
    <w:p w14:paraId="502C1968" w14:textId="7BE52755" w:rsidR="0028603D" w:rsidRDefault="0028603D">
      <w:pPr>
        <w:pStyle w:val="CommentText"/>
      </w:pPr>
      <w:r>
        <w:rPr>
          <w:rStyle w:val="CommentReference"/>
        </w:rPr>
        <w:annotationRef/>
      </w:r>
      <w:r>
        <w:t>Double check code that this is indeed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F31483" w15:done="0"/>
  <w15:commentEx w15:paraId="0E7A60FA" w15:done="0"/>
  <w15:commentEx w15:paraId="6D22090A" w15:paraIdParent="0E7A60FA" w15:done="0"/>
  <w15:commentEx w15:paraId="64F90C63" w15:done="0"/>
  <w15:commentEx w15:paraId="07211D74" w15:done="0"/>
  <w15:commentEx w15:paraId="6C2942AF" w15:paraIdParent="07211D74" w15:done="0"/>
  <w15:commentEx w15:paraId="2C36AB39" w15:done="0"/>
  <w15:commentEx w15:paraId="00C67047" w15:done="0"/>
  <w15:commentEx w15:paraId="38576C6B" w15:done="0"/>
  <w15:commentEx w15:paraId="58DD1141" w15:done="0"/>
  <w15:commentEx w15:paraId="18C20E11" w15:done="0"/>
  <w15:commentEx w15:paraId="38511F71" w15:done="0"/>
  <w15:commentEx w15:paraId="1B30072C" w15:done="0"/>
  <w15:commentEx w15:paraId="1B84547B" w15:done="0"/>
  <w15:commentEx w15:paraId="5EBE8350" w15:paraIdParent="1B84547B" w15:done="0"/>
  <w15:commentEx w15:paraId="1A9A4A54" w15:done="0"/>
  <w15:commentEx w15:paraId="654049A4" w15:paraIdParent="1A9A4A54" w15:done="0"/>
  <w15:commentEx w15:paraId="710E7776" w15:done="0"/>
  <w15:commentEx w15:paraId="41EC3E45" w15:done="0"/>
  <w15:commentEx w15:paraId="31FB22B5" w15:done="0"/>
  <w15:commentEx w15:paraId="0FCBB7D1" w15:done="0"/>
  <w15:commentEx w15:paraId="3981032B" w15:done="0"/>
  <w15:commentEx w15:paraId="2A4069D3" w15:done="0"/>
  <w15:commentEx w15:paraId="04288538" w15:paraIdParent="2A4069D3" w15:done="0"/>
  <w15:commentEx w15:paraId="218B6659" w15:paraIdParent="2A4069D3" w15:done="0"/>
  <w15:commentEx w15:paraId="76203A57" w15:done="0"/>
  <w15:commentEx w15:paraId="4D6B24E0" w15:paraIdParent="76203A57" w15:done="0"/>
  <w15:commentEx w15:paraId="522B6196" w15:done="0"/>
  <w15:commentEx w15:paraId="56B370BF" w15:paraIdParent="522B6196" w15:done="0"/>
  <w15:commentEx w15:paraId="79EC9AF4" w15:done="0"/>
  <w15:commentEx w15:paraId="502C19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F31483" w16cid:durableId="2157DD42"/>
  <w16cid:commentId w16cid:paraId="0E7A60FA" w16cid:durableId="2157DDBD"/>
  <w16cid:commentId w16cid:paraId="6D22090A" w16cid:durableId="219628EC"/>
  <w16cid:commentId w16cid:paraId="64F90C63" w16cid:durableId="21962ACC"/>
  <w16cid:commentId w16cid:paraId="07211D74" w16cid:durableId="2117D6D6"/>
  <w16cid:commentId w16cid:paraId="6C2942AF" w16cid:durableId="211BF9B6"/>
  <w16cid:commentId w16cid:paraId="2C36AB39" w16cid:durableId="2157E063"/>
  <w16cid:commentId w16cid:paraId="00C67047" w16cid:durableId="2157E0D2"/>
  <w16cid:commentId w16cid:paraId="38576C6B" w16cid:durableId="21477BD1"/>
  <w16cid:commentId w16cid:paraId="58DD1141" w16cid:durableId="21477BD2"/>
  <w16cid:commentId w16cid:paraId="18C20E11" w16cid:durableId="21477BD3"/>
  <w16cid:commentId w16cid:paraId="38511F71" w16cid:durableId="21477BD5"/>
  <w16cid:commentId w16cid:paraId="1B30072C" w16cid:durableId="21477BD6"/>
  <w16cid:commentId w16cid:paraId="1B84547B" w16cid:durableId="211E95A5"/>
  <w16cid:commentId w16cid:paraId="5EBE8350" w16cid:durableId="21477E61"/>
  <w16cid:commentId w16cid:paraId="1A9A4A54" w16cid:durableId="21477BDF"/>
  <w16cid:commentId w16cid:paraId="654049A4" w16cid:durableId="219643D9"/>
  <w16cid:commentId w16cid:paraId="710E7776" w16cid:durableId="2123ED1C"/>
  <w16cid:commentId w16cid:paraId="41EC3E45" w16cid:durableId="21477BE1"/>
  <w16cid:commentId w16cid:paraId="31FB22B5" w16cid:durableId="2157E5C6"/>
  <w16cid:commentId w16cid:paraId="0FCBB7D1" w16cid:durableId="2157E748"/>
  <w16cid:commentId w16cid:paraId="3981032B" w16cid:durableId="2157E7B6"/>
  <w16cid:commentId w16cid:paraId="2A4069D3" w16cid:durableId="20FAC515"/>
  <w16cid:commentId w16cid:paraId="04288538" w16cid:durableId="2157DB20"/>
  <w16cid:commentId w16cid:paraId="218B6659" w16cid:durableId="2157E7F2"/>
  <w16cid:commentId w16cid:paraId="76203A57" w16cid:durableId="20FAC5DF"/>
  <w16cid:commentId w16cid:paraId="4D6B24E0" w16cid:durableId="21477BE5"/>
  <w16cid:commentId w16cid:paraId="522B6196" w16cid:durableId="2117D6E9"/>
  <w16cid:commentId w16cid:paraId="56B370BF" w16cid:durableId="211BDEB6"/>
  <w16cid:commentId w16cid:paraId="79EC9AF4" w16cid:durableId="21478497"/>
  <w16cid:commentId w16cid:paraId="502C1968" w16cid:durableId="214784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7942A9" w14:textId="77777777" w:rsidR="002F56E3" w:rsidRDefault="002F56E3">
      <w:pPr>
        <w:spacing w:after="0" w:line="240" w:lineRule="auto"/>
      </w:pPr>
      <w:r>
        <w:separator/>
      </w:r>
    </w:p>
  </w:endnote>
  <w:endnote w:type="continuationSeparator" w:id="0">
    <w:p w14:paraId="73D82931" w14:textId="77777777" w:rsidR="002F56E3" w:rsidRDefault="002F56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28603D" w:rsidRPr="00632D26" w:rsidRDefault="0028603D">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28603D" w:rsidRPr="004F14B7" w:rsidRDefault="0028603D">
    <w:pPr>
      <w:pStyle w:val="Footer"/>
      <w:rPr>
        <w:rFonts w:cs="Times New Roman"/>
      </w:rPr>
    </w:pPr>
  </w:p>
  <w:p w14:paraId="2A8D51CD" w14:textId="77777777" w:rsidR="0028603D" w:rsidRDefault="002860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4432D8" w14:textId="77777777" w:rsidR="002F56E3" w:rsidRDefault="002F56E3">
      <w:pPr>
        <w:spacing w:after="0" w:line="240" w:lineRule="auto"/>
      </w:pPr>
      <w:r>
        <w:separator/>
      </w:r>
    </w:p>
  </w:footnote>
  <w:footnote w:type="continuationSeparator" w:id="0">
    <w:p w14:paraId="4F49678F" w14:textId="77777777" w:rsidR="002F56E3" w:rsidRDefault="002F56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Raborn">
    <w15:presenceInfo w15:providerId="Windows Live" w15:userId="3a523d27a6433c2b"/>
  </w15:person>
  <w15:person w15:author="Justin T Priest (DFG)">
    <w15:presenceInfo w15:providerId="None" w15:userId="Justin T Priest (DFG)"/>
  </w15:person>
  <w15:person w15:author="fmueter">
    <w15:presenceInfo w15:providerId="None" w15:userId="fmueter"/>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EBF"/>
    <w:rsid w:val="000264AB"/>
    <w:rsid w:val="0002775B"/>
    <w:rsid w:val="000308F1"/>
    <w:rsid w:val="00032564"/>
    <w:rsid w:val="00035873"/>
    <w:rsid w:val="00041BF2"/>
    <w:rsid w:val="000466A7"/>
    <w:rsid w:val="00046A2F"/>
    <w:rsid w:val="00050825"/>
    <w:rsid w:val="0005356C"/>
    <w:rsid w:val="00056F5A"/>
    <w:rsid w:val="00064327"/>
    <w:rsid w:val="00065E3C"/>
    <w:rsid w:val="00070CC8"/>
    <w:rsid w:val="000743D4"/>
    <w:rsid w:val="00075BF0"/>
    <w:rsid w:val="00084033"/>
    <w:rsid w:val="00084467"/>
    <w:rsid w:val="00084B23"/>
    <w:rsid w:val="00091F33"/>
    <w:rsid w:val="000922BA"/>
    <w:rsid w:val="00092FE7"/>
    <w:rsid w:val="00096823"/>
    <w:rsid w:val="000A02B1"/>
    <w:rsid w:val="000A134E"/>
    <w:rsid w:val="000A2449"/>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AE6"/>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03D"/>
    <w:rsid w:val="00286780"/>
    <w:rsid w:val="0029045D"/>
    <w:rsid w:val="00296200"/>
    <w:rsid w:val="0029693E"/>
    <w:rsid w:val="002A2F4A"/>
    <w:rsid w:val="002A5261"/>
    <w:rsid w:val="002B248F"/>
    <w:rsid w:val="002B3B91"/>
    <w:rsid w:val="002B6065"/>
    <w:rsid w:val="002C3E39"/>
    <w:rsid w:val="002D0040"/>
    <w:rsid w:val="002E3248"/>
    <w:rsid w:val="002E56AF"/>
    <w:rsid w:val="002E7874"/>
    <w:rsid w:val="002F504A"/>
    <w:rsid w:val="002F56E3"/>
    <w:rsid w:val="00300B46"/>
    <w:rsid w:val="00300F69"/>
    <w:rsid w:val="00302BC5"/>
    <w:rsid w:val="0030631D"/>
    <w:rsid w:val="0030672C"/>
    <w:rsid w:val="00311548"/>
    <w:rsid w:val="00313B1A"/>
    <w:rsid w:val="00314FCE"/>
    <w:rsid w:val="00315317"/>
    <w:rsid w:val="003153A1"/>
    <w:rsid w:val="00315831"/>
    <w:rsid w:val="00317A4D"/>
    <w:rsid w:val="0032024B"/>
    <w:rsid w:val="003255E2"/>
    <w:rsid w:val="00327444"/>
    <w:rsid w:val="00332602"/>
    <w:rsid w:val="0034057A"/>
    <w:rsid w:val="00342342"/>
    <w:rsid w:val="00342B90"/>
    <w:rsid w:val="00347530"/>
    <w:rsid w:val="0034772F"/>
    <w:rsid w:val="0035004C"/>
    <w:rsid w:val="0035026D"/>
    <w:rsid w:val="00351D5F"/>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7B9"/>
    <w:rsid w:val="00404CFE"/>
    <w:rsid w:val="00404E1D"/>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1B53"/>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29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6EB0"/>
    <w:rsid w:val="00937A2B"/>
    <w:rsid w:val="00941739"/>
    <w:rsid w:val="00941FE4"/>
    <w:rsid w:val="00942916"/>
    <w:rsid w:val="00943D2A"/>
    <w:rsid w:val="00946311"/>
    <w:rsid w:val="00957524"/>
    <w:rsid w:val="0096177F"/>
    <w:rsid w:val="009618F6"/>
    <w:rsid w:val="0096376C"/>
    <w:rsid w:val="00963A2F"/>
    <w:rsid w:val="009644F4"/>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529E"/>
    <w:rsid w:val="009E474D"/>
    <w:rsid w:val="009F2B76"/>
    <w:rsid w:val="009F2FDA"/>
    <w:rsid w:val="009F6352"/>
    <w:rsid w:val="009F7BF6"/>
    <w:rsid w:val="00A053D3"/>
    <w:rsid w:val="00A11107"/>
    <w:rsid w:val="00A12BA0"/>
    <w:rsid w:val="00A13653"/>
    <w:rsid w:val="00A15C9F"/>
    <w:rsid w:val="00A16868"/>
    <w:rsid w:val="00A22C95"/>
    <w:rsid w:val="00A236DA"/>
    <w:rsid w:val="00A25B03"/>
    <w:rsid w:val="00A30CD0"/>
    <w:rsid w:val="00A34CD4"/>
    <w:rsid w:val="00A35C4F"/>
    <w:rsid w:val="00A35F22"/>
    <w:rsid w:val="00A35FF6"/>
    <w:rsid w:val="00A4316A"/>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2DA2"/>
    <w:rsid w:val="00AA4DE5"/>
    <w:rsid w:val="00AA5175"/>
    <w:rsid w:val="00AB0082"/>
    <w:rsid w:val="00AB3192"/>
    <w:rsid w:val="00AB54A7"/>
    <w:rsid w:val="00AB5ECA"/>
    <w:rsid w:val="00AC366B"/>
    <w:rsid w:val="00AC571A"/>
    <w:rsid w:val="00AC5C45"/>
    <w:rsid w:val="00AC7A5F"/>
    <w:rsid w:val="00AD2CBF"/>
    <w:rsid w:val="00AD7B00"/>
    <w:rsid w:val="00AD7C03"/>
    <w:rsid w:val="00AE1B2B"/>
    <w:rsid w:val="00AE2BA4"/>
    <w:rsid w:val="00AE2E48"/>
    <w:rsid w:val="00AE4AA6"/>
    <w:rsid w:val="00AF1465"/>
    <w:rsid w:val="00AF2E61"/>
    <w:rsid w:val="00AF6B03"/>
    <w:rsid w:val="00AF7D02"/>
    <w:rsid w:val="00B00EF0"/>
    <w:rsid w:val="00B0155C"/>
    <w:rsid w:val="00B0202E"/>
    <w:rsid w:val="00B101A2"/>
    <w:rsid w:val="00B11D6F"/>
    <w:rsid w:val="00B141A2"/>
    <w:rsid w:val="00B15816"/>
    <w:rsid w:val="00B16AF3"/>
    <w:rsid w:val="00B17F3D"/>
    <w:rsid w:val="00B235AC"/>
    <w:rsid w:val="00B24AD0"/>
    <w:rsid w:val="00B25860"/>
    <w:rsid w:val="00B265A9"/>
    <w:rsid w:val="00B268AE"/>
    <w:rsid w:val="00B27CFF"/>
    <w:rsid w:val="00B30655"/>
    <w:rsid w:val="00B33DD5"/>
    <w:rsid w:val="00B34D99"/>
    <w:rsid w:val="00B353C3"/>
    <w:rsid w:val="00B448CE"/>
    <w:rsid w:val="00B46929"/>
    <w:rsid w:val="00B56D4B"/>
    <w:rsid w:val="00B70DA3"/>
    <w:rsid w:val="00B72F32"/>
    <w:rsid w:val="00B81E60"/>
    <w:rsid w:val="00B85BA7"/>
    <w:rsid w:val="00B86AAE"/>
    <w:rsid w:val="00B86E27"/>
    <w:rsid w:val="00B90AD6"/>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1CA"/>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883"/>
    <w:rsid w:val="00DE7F40"/>
    <w:rsid w:val="00DF000C"/>
    <w:rsid w:val="00DF0274"/>
    <w:rsid w:val="00DF3CBE"/>
    <w:rsid w:val="00DF7341"/>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0E34"/>
    <w:rsid w:val="00E532F5"/>
    <w:rsid w:val="00E54B16"/>
    <w:rsid w:val="00E55142"/>
    <w:rsid w:val="00E558BF"/>
    <w:rsid w:val="00E62238"/>
    <w:rsid w:val="00E6351A"/>
    <w:rsid w:val="00E6561B"/>
    <w:rsid w:val="00E65814"/>
    <w:rsid w:val="00E6588F"/>
    <w:rsid w:val="00E6685C"/>
    <w:rsid w:val="00E67C3A"/>
    <w:rsid w:val="00E722B0"/>
    <w:rsid w:val="00E754B8"/>
    <w:rsid w:val="00E761A5"/>
    <w:rsid w:val="00E80E5F"/>
    <w:rsid w:val="00E82542"/>
    <w:rsid w:val="00E82E25"/>
    <w:rsid w:val="00E9156A"/>
    <w:rsid w:val="00E94DC9"/>
    <w:rsid w:val="00EA2BC3"/>
    <w:rsid w:val="00EA3FC1"/>
    <w:rsid w:val="00EA4863"/>
    <w:rsid w:val="00EA6B8D"/>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4BBF"/>
    <w:rsid w:val="00F15BC2"/>
    <w:rsid w:val="00F22723"/>
    <w:rsid w:val="00F229B4"/>
    <w:rsid w:val="00F2455D"/>
    <w:rsid w:val="00F25E14"/>
    <w:rsid w:val="00F26771"/>
    <w:rsid w:val="00F30B32"/>
    <w:rsid w:val="00F3264E"/>
    <w:rsid w:val="00F43697"/>
    <w:rsid w:val="00F45C7B"/>
    <w:rsid w:val="00F54BFD"/>
    <w:rsid w:val="00F5556E"/>
    <w:rsid w:val="00F61987"/>
    <w:rsid w:val="00F63822"/>
    <w:rsid w:val="00F64B18"/>
    <w:rsid w:val="00F70E3C"/>
    <w:rsid w:val="00F7384D"/>
    <w:rsid w:val="00F80A73"/>
    <w:rsid w:val="00F8187B"/>
    <w:rsid w:val="00F8588C"/>
    <w:rsid w:val="00F86AD0"/>
    <w:rsid w:val="00F876D9"/>
    <w:rsid w:val="00F934F0"/>
    <w:rsid w:val="00F94791"/>
    <w:rsid w:val="00FA103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C97134-D1C0-4F98-A8FC-95DF5BCA4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52</TotalTime>
  <Pages>41</Pages>
  <Words>52867</Words>
  <Characters>301345</Characters>
  <Application>Microsoft Office Word</Application>
  <DocSecurity>0</DocSecurity>
  <Lines>2511</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42</cp:revision>
  <dcterms:created xsi:type="dcterms:W3CDTF">2018-12-06T01:50:00Z</dcterms:created>
  <dcterms:modified xsi:type="dcterms:W3CDTF">2019-12-08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